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678355" w14:textId="1576C23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Name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Journal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World</w:t>
      </w:r>
      <w:r w:rsidR="00267BA8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Journal</w:t>
      </w:r>
      <w:r w:rsidR="00267BA8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of</w:t>
      </w:r>
      <w:r w:rsidR="00267BA8">
        <w:rPr>
          <w:rFonts w:ascii="Book Antiqua" w:eastAsia="Book Antiqua" w:hAnsi="Book Antiqua" w:cs="Book Antiqua"/>
          <w:i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color w:val="000000"/>
        </w:rPr>
        <w:t>Gastroenterology</w:t>
      </w:r>
    </w:p>
    <w:p w14:paraId="052611EC" w14:textId="4433340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NO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80405</w:t>
      </w:r>
    </w:p>
    <w:p w14:paraId="208A4D7F" w14:textId="3CDF5709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Manuscript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IREVIEWS</w:t>
      </w:r>
    </w:p>
    <w:p w14:paraId="74CBD4E7" w14:textId="77777777" w:rsidR="00A77B3E" w:rsidRDefault="00A77B3E">
      <w:pPr>
        <w:spacing w:line="360" w:lineRule="auto"/>
        <w:jc w:val="both"/>
      </w:pPr>
    </w:p>
    <w:p w14:paraId="4AB3A4F8" w14:textId="37359D59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ole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gut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icrobiota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he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pathogenesis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therapeutics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minimal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hepatic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encephalopathy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via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gut-liver-brain</w:t>
      </w:r>
      <w:r w:rsidR="00267BA8">
        <w:rPr>
          <w:rFonts w:ascii="Book Antiqua" w:eastAsia="Book Antiqua" w:hAnsi="Book Antiqua" w:cs="Book Antiqua"/>
          <w:b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color w:val="000000"/>
          <w:shd w:val="clear" w:color="auto" w:fill="FFFFFF"/>
        </w:rPr>
        <w:t>axis</w:t>
      </w:r>
    </w:p>
    <w:p w14:paraId="68CC8C18" w14:textId="77777777" w:rsidR="00A77B3E" w:rsidRDefault="00A77B3E">
      <w:pPr>
        <w:spacing w:line="360" w:lineRule="auto"/>
        <w:jc w:val="both"/>
      </w:pPr>
    </w:p>
    <w:p w14:paraId="0A2751EF" w14:textId="5099EF3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Lu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-liver-bra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xis</w:t>
      </w:r>
    </w:p>
    <w:p w14:paraId="217EEFCE" w14:textId="77777777" w:rsidR="00A77B3E" w:rsidRDefault="00A77B3E">
      <w:pPr>
        <w:spacing w:line="360" w:lineRule="auto"/>
        <w:jc w:val="both"/>
      </w:pPr>
    </w:p>
    <w:p w14:paraId="1DC26B3C" w14:textId="6F4B05BB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M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uo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ui-Ju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ng-Ru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o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eng-Ju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i-Hu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i</w:t>
      </w:r>
    </w:p>
    <w:p w14:paraId="46989584" w14:textId="77777777" w:rsidR="00A77B3E" w:rsidRDefault="00A77B3E">
      <w:pPr>
        <w:spacing w:line="360" w:lineRule="auto"/>
        <w:jc w:val="both"/>
      </w:pPr>
    </w:p>
    <w:p w14:paraId="66ACD60C" w14:textId="446D01A2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Ming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uo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Rui-Juan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Xin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ang-Rui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u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Li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Yao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Sheng-Juan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Hu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ei-Hu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i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’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gx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nom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inchu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50021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gx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nom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0F9C762F" w14:textId="77777777" w:rsidR="00A77B3E" w:rsidRDefault="00A77B3E">
      <w:pPr>
        <w:spacing w:line="360" w:lineRule="auto"/>
        <w:jc w:val="both"/>
      </w:pPr>
    </w:p>
    <w:p w14:paraId="006EAB2A" w14:textId="09A5AEB1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>Author</w:t>
      </w:r>
      <w:r w:rsidR="00267BA8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1"/>
        </w:rPr>
        <w:t>contributions:</w:t>
      </w:r>
      <w:r w:rsidR="00267BA8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Luo</w:t>
      </w:r>
      <w:r w:rsidR="00C00659">
        <w:rPr>
          <w:rFonts w:ascii="Book Antiqua" w:eastAsia="Book Antiqua" w:hAnsi="Book Antiqua" w:cs="Book Antiqua"/>
          <w:color w:val="000000"/>
          <w:lang w:val="en" w:eastAsia="en"/>
        </w:rPr>
        <w:t xml:space="preserve"> M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n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Xin</w:t>
      </w:r>
      <w:r w:rsidR="00C00659">
        <w:rPr>
          <w:rFonts w:ascii="Book Antiqua" w:eastAsia="Book Antiqua" w:hAnsi="Book Antiqua" w:cs="Book Antiqua"/>
          <w:color w:val="000000"/>
          <w:lang w:val="en" w:eastAsia="en"/>
        </w:rPr>
        <w:t xml:space="preserve"> RJ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design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outline,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prepar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ables,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n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draft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manuscript;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Hu</w:t>
      </w:r>
      <w:r w:rsidR="00C00659">
        <w:rPr>
          <w:rFonts w:ascii="Book Antiqua" w:eastAsia="Book Antiqua" w:hAnsi="Book Antiqua" w:cs="Book Antiqua"/>
          <w:color w:val="000000"/>
          <w:lang w:val="en" w:eastAsia="en"/>
        </w:rPr>
        <w:t xml:space="preserve"> FR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n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Yao</w:t>
      </w:r>
      <w:r w:rsidR="00C00659">
        <w:rPr>
          <w:rFonts w:ascii="Book Antiqua" w:eastAsia="Book Antiqua" w:hAnsi="Book Antiqua" w:cs="Book Antiqua"/>
          <w:color w:val="000000"/>
          <w:lang w:val="en" w:eastAsia="en"/>
        </w:rPr>
        <w:t xml:space="preserve"> L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summariz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data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n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plott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figure;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Hu</w:t>
      </w:r>
      <w:r w:rsidR="00C00659">
        <w:rPr>
          <w:rFonts w:ascii="Book Antiqua" w:eastAsia="Book Antiqua" w:hAnsi="Book Antiqua" w:cs="Book Antiqua"/>
          <w:color w:val="000000"/>
          <w:lang w:val="en" w:eastAsia="en"/>
        </w:rPr>
        <w:t xml:space="preserve"> SJ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n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Bai</w:t>
      </w:r>
      <w:r w:rsidR="00C00659">
        <w:rPr>
          <w:rFonts w:ascii="Book Antiqua" w:eastAsia="Book Antiqua" w:hAnsi="Book Antiqua" w:cs="Book Antiqua"/>
          <w:color w:val="000000"/>
          <w:lang w:val="en" w:eastAsia="en"/>
        </w:rPr>
        <w:t xml:space="preserve"> FH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revis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manuscript.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ll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uthors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approved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final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version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of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the</w:t>
      </w:r>
      <w:r w:rsidR="00267BA8">
        <w:rPr>
          <w:rFonts w:ascii="Book Antiqua" w:eastAsia="Book Antiqua" w:hAnsi="Book Antiqua" w:cs="Book Antiqua"/>
          <w:color w:val="000000"/>
          <w:lang w:val="en" w:eastAsia="en"/>
        </w:rPr>
        <w:t xml:space="preserve"> </w:t>
      </w:r>
      <w:r>
        <w:rPr>
          <w:rFonts w:ascii="Book Antiqua" w:eastAsia="Book Antiqua" w:hAnsi="Book Antiqua" w:cs="Book Antiqua"/>
          <w:color w:val="000000"/>
          <w:lang w:val="en" w:eastAsia="en"/>
        </w:rPr>
        <w:t>manuscript.</w:t>
      </w:r>
    </w:p>
    <w:p w14:paraId="30A925AD" w14:textId="77777777" w:rsidR="00A77B3E" w:rsidRDefault="00A77B3E">
      <w:pPr>
        <w:spacing w:line="360" w:lineRule="auto"/>
        <w:jc w:val="both"/>
      </w:pPr>
    </w:p>
    <w:p w14:paraId="64173942" w14:textId="2F352C53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>Supported</w:t>
      </w:r>
      <w:r w:rsidR="00267BA8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1"/>
        </w:rPr>
        <w:t>by</w:t>
      </w:r>
      <w:r w:rsidR="00267BA8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gx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atu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i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0AAC03329</w:t>
      </w:r>
      <w:r w:rsidR="00CD49E7">
        <w:rPr>
          <w:rFonts w:ascii="Book Antiqua" w:eastAsia="SimSun" w:hAnsi="Book Antiqua" w:cs="SimSun"/>
          <w:color w:val="000000"/>
          <w:lang w:eastAsia="zh-CN"/>
        </w:rPr>
        <w:t>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e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j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gx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BEG03128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69FC9565" w14:textId="77777777" w:rsidR="00A77B3E" w:rsidRDefault="00A77B3E">
      <w:pPr>
        <w:spacing w:line="360" w:lineRule="auto"/>
        <w:jc w:val="both"/>
      </w:pPr>
    </w:p>
    <w:p w14:paraId="19FC21F4" w14:textId="4F9C0ADE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Fei-Hu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Bai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MD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Chief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hysician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ar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ople’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spi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gx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nom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1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Zhengyu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ee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Jinfeng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c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inchu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50021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ingx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nom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ifeihu@hotmail.com</w:t>
      </w:r>
    </w:p>
    <w:p w14:paraId="78AF5472" w14:textId="77777777" w:rsidR="00A77B3E" w:rsidRDefault="00A77B3E">
      <w:pPr>
        <w:spacing w:line="360" w:lineRule="auto"/>
        <w:jc w:val="both"/>
      </w:pPr>
    </w:p>
    <w:p w14:paraId="79478C33" w14:textId="65566AB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temb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48DA8B38" w14:textId="621E5FA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mb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3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031BC594" w14:textId="0E7BD6EC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lastRenderedPageBreak/>
        <w:t>Accepted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ins w:id="0" w:author="Li Ma" w:date="2022-12-14T06:31:00Z">
        <w:r w:rsidR="00BB25BE" w:rsidRPr="00BB25BE">
          <w:rPr>
            <w:rFonts w:ascii="Book Antiqua" w:eastAsia="Book Antiqua" w:hAnsi="Book Antiqua" w:cs="Book Antiqua"/>
            <w:color w:val="000000"/>
            <w:rPrChange w:id="1" w:author="Li Ma" w:date="2022-12-14T06:31:00Z">
              <w:rPr>
                <w:rFonts w:ascii="Book Antiqua" w:eastAsia="Book Antiqua" w:hAnsi="Book Antiqua" w:cs="Book Antiqua"/>
                <w:b/>
                <w:bCs/>
                <w:color w:val="000000"/>
              </w:rPr>
            </w:rPrChange>
          </w:rPr>
          <w:t>December 13, 2022</w:t>
        </w:r>
      </w:ins>
    </w:p>
    <w:p w14:paraId="5B777743" w14:textId="6ABFC36D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</w:p>
    <w:p w14:paraId="11271D89" w14:textId="77777777" w:rsidR="00A77B3E" w:rsidRDefault="00A77B3E">
      <w:pPr>
        <w:spacing w:line="360" w:lineRule="auto"/>
        <w:jc w:val="both"/>
        <w:sectPr w:rsidR="00A77B3E">
          <w:foot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4A4D33C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62485CB1" w14:textId="083B3081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Mi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ephalopa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HE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equ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log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ia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ci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ucidated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eque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-liver-bra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xis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l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chanism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iti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actic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ynbiotic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i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vers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ar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ser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nsiv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cussed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te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ﬁnding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rn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liver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l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ul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.</w:t>
      </w:r>
    </w:p>
    <w:p w14:paraId="0D18DF7A" w14:textId="77777777" w:rsidR="00A77B3E" w:rsidRDefault="00A77B3E">
      <w:pPr>
        <w:spacing w:line="360" w:lineRule="auto"/>
        <w:jc w:val="both"/>
      </w:pPr>
    </w:p>
    <w:p w14:paraId="0E41F163" w14:textId="125BDD9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1"/>
        </w:rPr>
        <w:t>Key</w:t>
      </w:r>
      <w:r w:rsidR="00267BA8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1"/>
        </w:rPr>
        <w:t>Words:</w:t>
      </w:r>
      <w:r w:rsidR="00267BA8">
        <w:rPr>
          <w:rFonts w:ascii="Book Antiqua" w:eastAsia="Book Antiqua" w:hAnsi="Book Antiqua" w:cs="Book Antiqua"/>
          <w:b/>
          <w:bCs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;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nim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epa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cephalopathy;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-liver-bra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xis;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esis;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eutics</w:t>
      </w:r>
    </w:p>
    <w:p w14:paraId="12D620EF" w14:textId="77777777" w:rsidR="00A77B3E" w:rsidRDefault="00A77B3E">
      <w:pPr>
        <w:spacing w:line="360" w:lineRule="auto"/>
        <w:jc w:val="both"/>
      </w:pPr>
    </w:p>
    <w:p w14:paraId="3BBA2C9E" w14:textId="4E78101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Lu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J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a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u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J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H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ephalopa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liver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J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s</w:t>
      </w:r>
    </w:p>
    <w:p w14:paraId="704E8149" w14:textId="77777777" w:rsidR="00A77B3E" w:rsidRDefault="00A77B3E">
      <w:pPr>
        <w:spacing w:line="360" w:lineRule="auto"/>
        <w:jc w:val="both"/>
      </w:pPr>
    </w:p>
    <w:p w14:paraId="0EC2D033" w14:textId="1BB27A2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ephalopa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HE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psychia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sent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liver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liver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0FC44E86" w14:textId="1929A3C0" w:rsidR="00A77B3E" w:rsidRDefault="00346F87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0A63E5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79051EE7" w14:textId="2BDBA4A3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ephalopa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HE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nt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rv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c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un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oa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ng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psychia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ymptom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en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assifi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ver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HE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OHE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hib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vi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log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ia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ifestation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lapp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mor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owsines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metim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om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cu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omot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ed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or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O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physiolog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ome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ng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0%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0%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irrhosi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,3,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omi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i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-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al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f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gress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O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,6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8B4E530" w14:textId="117B780C" w:rsidR="00A77B3E" w:rsidRDefault="000A63E5" w:rsidP="00346F87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x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et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stood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physiolog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factorial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ﬂ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factor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nt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monstr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tion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-1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ompens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dysbiotic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BBB)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-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em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nt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rv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ysfunc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omin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un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Pr="0008446F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liver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xi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2,13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ynbiotic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lant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MT)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ysbiosi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-17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57EC6F0B" w14:textId="0EF25684" w:rsidR="00A77B3E" w:rsidRDefault="000A63E5" w:rsidP="00346F87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Alth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ublish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ucid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cu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3,18-2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im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ehensiv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lucid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ol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-liver-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x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atica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alyz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y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246CDD1A" w14:textId="77777777" w:rsidR="00A77B3E" w:rsidRDefault="00A77B3E">
      <w:pPr>
        <w:spacing w:line="360" w:lineRule="auto"/>
        <w:jc w:val="both"/>
      </w:pPr>
    </w:p>
    <w:p w14:paraId="7F6AFBB1" w14:textId="799C5D76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UT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ICROBIOTA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YSBIOSIS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HE</w:t>
      </w:r>
    </w:p>
    <w:p w14:paraId="4646BFEB" w14:textId="1BE1036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Smal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grow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SIBO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log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reg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ss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/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nor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pproximat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8%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73%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IBO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motilit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IBO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 </w:t>
      </w:r>
      <w:r>
        <w:rPr>
          <w:rFonts w:ascii="Book Antiqua" w:eastAsia="Book Antiqua" w:hAnsi="Book Antiqua" w:cs="Book Antiqua"/>
          <w:color w:val="000000"/>
        </w:rPr>
        <w:t>SIB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van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id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ﬁc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3,2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B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versit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chthon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m-neg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bacteri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,14,25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mmar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ab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jaj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6D2C09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6D2C09">
        <w:rPr>
          <w:rFonts w:ascii="Book Antiqua" w:eastAsia="Book Antiqua" w:hAnsi="Book Antiqua" w:cs="Book Antiqua"/>
          <w:color w:val="000000"/>
          <w:vertAlign w:val="superscript"/>
        </w:rPr>
        <w:t>26]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eillonella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oseburia</w:t>
      </w:r>
      <w:proofErr w:type="spellEnd"/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tur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othes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her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grow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07D3CAF7" w14:textId="2D1BD24D" w:rsidR="00A77B3E" w:rsidRDefault="000A63E5" w:rsidP="006D2C09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Beca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for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i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agnos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thod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onsist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actice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f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tur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spo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qu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m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termin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hod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ome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ephalopa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ncephalApp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oop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(T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)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pl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cocc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sychometr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cephalopa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o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revotella</w:t>
      </w:r>
      <w:proofErr w:type="spellEnd"/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copri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Eggerthela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listipes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p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agno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o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onl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Lactobacillaceae</w:t>
      </w:r>
      <w:proofErr w:type="spellEnd"/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mpl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ardles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sting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itu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testing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8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150A544F" w14:textId="53659A02" w:rsidR="00A77B3E" w:rsidRDefault="000A63E5" w:rsidP="00696955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tur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en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iolog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ho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treptococcaceae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eillonellaceae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represen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proofErr w:type="spellEnd"/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rich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t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-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specia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leep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isturbanc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ho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Lactobacillaceae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Lachnospiraceae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Clostridium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XIVb</w:t>
      </w:r>
      <w:proofErr w:type="spellEnd"/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Ruminococcu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pend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variabl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eillonellaceae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Porphyromonadaceae</w:t>
      </w:r>
      <w:proofErr w:type="spellEnd"/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Alcaligeneceae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itiv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tiolog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p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t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t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ss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coho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ump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omin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etiologi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1,3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48510D6D" w14:textId="77777777" w:rsidR="00A77B3E" w:rsidRDefault="00A77B3E">
      <w:pPr>
        <w:spacing w:line="360" w:lineRule="auto"/>
        <w:jc w:val="both"/>
      </w:pPr>
    </w:p>
    <w:p w14:paraId="687CE750" w14:textId="34D464B9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GUT-LIVER-BRAIN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AXIS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MHE</w:t>
      </w:r>
    </w:p>
    <w:p w14:paraId="1AC2C44D" w14:textId="6132002E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acterial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translocation</w:t>
      </w:r>
    </w:p>
    <w:p w14:paraId="3CF18874" w14:textId="20EB3CE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alth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vidua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s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uct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produ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B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Farnesoid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X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ked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-coupl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recepto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oglobul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omi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ucos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3,3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B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th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pti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cos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ntegr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5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B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  <w:szCs w:val="21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pithe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cell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c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v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-reg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expression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“leak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”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f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ﬂ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)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190C92C0" w14:textId="77777777" w:rsidR="00A77B3E" w:rsidRDefault="00A77B3E">
      <w:pPr>
        <w:spacing w:line="360" w:lineRule="auto"/>
        <w:jc w:val="both"/>
      </w:pPr>
    </w:p>
    <w:p w14:paraId="1266839A" w14:textId="4B72A4CA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Systemic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inflammation</w:t>
      </w:r>
    </w:p>
    <w:p w14:paraId="01D3791A" w14:textId="5A9ED1E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ranslo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-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ein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-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ogn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plas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cleotide-bin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ligomeriz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main-lik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imari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pff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D88-depend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</w:t>
      </w:r>
      <w:proofErr w:type="spellStart"/>
      <w:r>
        <w:rPr>
          <w:rFonts w:ascii="Book Antiqua" w:eastAsia="Book Antiqua" w:hAnsi="Book Antiqua" w:cs="Book Antiqua"/>
          <w:color w:val="000000"/>
        </w:rPr>
        <w:t>κB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hway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7,3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n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ggered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-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lec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ter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1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7,3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viron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flec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um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cr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-alph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NF-α)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leuki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ILs)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em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CL20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XCL13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X3CL1</w:t>
      </w:r>
      <w:r>
        <w:rPr>
          <w:rFonts w:ascii="Book Antiqua" w:eastAsia="Book Antiqua" w:hAnsi="Book Antiqua" w:cs="Book Antiqua"/>
          <w:color w:val="000000"/>
          <w:vertAlign w:val="superscript"/>
        </w:rPr>
        <w:t>[39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39FEACC0" w14:textId="54D0C0C1" w:rsidR="00A77B3E" w:rsidRDefault="000A63E5" w:rsidP="00696955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taphylococcaceae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bacteriaceae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Lactobacillaceae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taphylococcaceae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treptococcaceae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bacteri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o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</w:t>
      </w:r>
      <w:proofErr w:type="gramStart"/>
      <w:r>
        <w:rPr>
          <w:rFonts w:ascii="Book Antiqua" w:eastAsia="Book Antiqua" w:hAnsi="Book Antiqua" w:cs="Book Antiqua"/>
          <w:color w:val="000000"/>
        </w:rPr>
        <w:t>β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bacteriaceae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Fusobacteriaceae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eillonellaceae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itiv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ntra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2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3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23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ﬁca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ever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3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pend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l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0]</w:t>
      </w:r>
      <w:r>
        <w:rPr>
          <w:rFonts w:ascii="Book Antiqua" w:eastAsia="Book Antiqua" w:hAnsi="Book Antiqua" w:cs="Book Antiqua"/>
          <w:color w:val="000000"/>
        </w:rPr>
        <w:t>.</w:t>
      </w:r>
    </w:p>
    <w:p w14:paraId="7A3612E5" w14:textId="77777777" w:rsidR="00A77B3E" w:rsidRDefault="00A77B3E">
      <w:pPr>
        <w:spacing w:line="360" w:lineRule="auto"/>
        <w:jc w:val="both"/>
      </w:pPr>
    </w:p>
    <w:p w14:paraId="077FD088" w14:textId="13D0165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lood</w:t>
      </w:r>
      <w:r w:rsidR="00696955">
        <w:rPr>
          <w:rFonts w:ascii="Book Antiqua" w:eastAsia="Book Antiqua" w:hAnsi="Book Antiqua" w:cs="Book Antiqua"/>
          <w:b/>
          <w:bCs/>
          <w:i/>
          <w:iCs/>
          <w:color w:val="000000"/>
        </w:rPr>
        <w:t>-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rain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barrier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permeability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4D6FB61D" w14:textId="70BBA7FC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696955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ill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he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rround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ill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trocy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vasc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endfeet</w:t>
      </w:r>
      <w:proofErr w:type="spellEnd"/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ar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rmfu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t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tai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meosta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environment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ﬂ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n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rec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wn-regul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he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romi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ovascu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he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l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trocy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po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eque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gr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2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1,4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oremention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ﬂ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amag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derl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um.</w:t>
      </w:r>
    </w:p>
    <w:p w14:paraId="51AA6607" w14:textId="77777777" w:rsidR="00A77B3E" w:rsidRDefault="00A77B3E">
      <w:pPr>
        <w:spacing w:line="360" w:lineRule="auto"/>
        <w:jc w:val="both"/>
      </w:pPr>
    </w:p>
    <w:p w14:paraId="1118FF2D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Neuroinﬂammation</w:t>
      </w:r>
    </w:p>
    <w:p w14:paraId="070212A7" w14:textId="7AFA34A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Neuro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fe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ces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racter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erebru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3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ﬂ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aling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ll-lik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ceptor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F-</w:t>
      </w:r>
      <w:proofErr w:type="spellStart"/>
      <w:r>
        <w:rPr>
          <w:rFonts w:ascii="Book Antiqua" w:eastAsia="Book Antiqua" w:hAnsi="Book Antiqua" w:cs="Book Antiqua"/>
          <w:color w:val="000000"/>
        </w:rPr>
        <w:t>κB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yelo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tein-depend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way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ato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erebru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fer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ss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-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em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2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3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Balzano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t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al</w:t>
      </w:r>
      <w:r w:rsidR="00DF610B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DF610B">
        <w:rPr>
          <w:rFonts w:ascii="Book Antiqua" w:eastAsia="Book Antiqua" w:hAnsi="Book Antiqua" w:cs="Book Antiqua"/>
          <w:color w:val="000000"/>
          <w:vertAlign w:val="superscript"/>
        </w:rPr>
        <w:t>44]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u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en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stagland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2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6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7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mRN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ppocampu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ist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bacteriacea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c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taphylococcaceae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mal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nk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inﬂ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ic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rm-fre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ain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Enterobacteriaceae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taphylococcaceae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treptococcaceae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rk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neuroinflamm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os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.</w:t>
      </w:r>
    </w:p>
    <w:p w14:paraId="0A49AEB7" w14:textId="74ACB6FC" w:rsidR="00A77B3E" w:rsidRDefault="000A63E5" w:rsidP="00DF610B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nsive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d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stmorte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in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me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N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6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hang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ex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h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upregulate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5,4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ing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gne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on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ag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MRI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cessfu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quantif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gan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posi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radrenali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a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7,4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um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mina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ul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rn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47C065D7" w14:textId="77777777" w:rsidR="00A77B3E" w:rsidRDefault="00A77B3E">
      <w:pPr>
        <w:spacing w:line="360" w:lineRule="auto"/>
        <w:jc w:val="both"/>
      </w:pPr>
    </w:p>
    <w:p w14:paraId="3B0FCE42" w14:textId="6A6ED7FC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Hyperammonemia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</w:p>
    <w:p w14:paraId="68689C0E" w14:textId="5BC72D9B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Ammon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ort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g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domina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grad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e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e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droly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ly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ea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zy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m-neg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</w:rPr>
        <w:t>Enterobacteriacea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sider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umb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e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taboli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r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it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ilit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hyperammonemi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,29,5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arge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-lower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454268F2" w14:textId="7B8306C3" w:rsidR="00A77B3E" w:rsidRDefault="000A63E5" w:rsidP="000C2B1A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lastRenderedPageBreak/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k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mo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i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um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trocyt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d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trocy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well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equ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-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em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ue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ss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2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1,5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ron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</w:t>
      </w:r>
      <w:r w:rsidR="000C2B1A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α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</w:t>
      </w:r>
      <w:r w:rsidR="000C2B1A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1β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</w:t>
      </w:r>
      <w:r w:rsidR="000C2B1A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6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rg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BAerg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ss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a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3,5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-TNF-α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u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lev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-in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lior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transmiss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func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4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eri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im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vid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r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c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r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velop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flammation.</w:t>
      </w:r>
    </w:p>
    <w:p w14:paraId="1FC0DCFD" w14:textId="77777777" w:rsidR="00A77B3E" w:rsidRDefault="00A77B3E">
      <w:pPr>
        <w:spacing w:line="360" w:lineRule="auto"/>
        <w:jc w:val="both"/>
      </w:pPr>
    </w:p>
    <w:p w14:paraId="44EA9DEB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</w:rPr>
        <w:t>Endotoxemia</w:t>
      </w:r>
    </w:p>
    <w:p w14:paraId="77B90933" w14:textId="3D53F3A9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Endotoxin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now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olysaccharid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n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u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bra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am-neg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it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1,2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Veillonella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5,5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rri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rtal-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unting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c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-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igu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1)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-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kin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s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os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vertheles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imul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ac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xyg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peci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eabil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B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igh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junction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h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olysacchari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e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gl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ctiv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RN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</w:t>
      </w:r>
      <w:r w:rsidR="0057398B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α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</w:t>
      </w:r>
      <w:r w:rsidR="0057398B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1β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</w:t>
      </w:r>
      <w:r w:rsidR="0057398B">
        <w:rPr>
          <w:rFonts w:ascii="Book Antiqua" w:eastAsia="Book Antiqua" w:hAnsi="Book Antiqua" w:cs="Book Antiqua"/>
          <w:color w:val="000000"/>
        </w:rPr>
        <w:t>-</w:t>
      </w:r>
      <w:r>
        <w:rPr>
          <w:rFonts w:ascii="Book Antiqua" w:eastAsia="Book Antiqua" w:hAnsi="Book Antiqua" w:cs="Book Antiqua"/>
          <w:color w:val="000000"/>
        </w:rPr>
        <w:t>10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ereb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rtex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ai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lutama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miss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m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arn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fic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ic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9,6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nergis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ph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olysacchari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je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ytotox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well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bsequ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-com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at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a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a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mechanis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a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w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e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i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ncle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quir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earch.</w:t>
      </w:r>
    </w:p>
    <w:p w14:paraId="10A2D8A6" w14:textId="77777777" w:rsidR="00A77B3E" w:rsidRDefault="00A77B3E">
      <w:pPr>
        <w:spacing w:line="360" w:lineRule="auto"/>
        <w:jc w:val="both"/>
      </w:pPr>
    </w:p>
    <w:p w14:paraId="525E1A2A" w14:textId="5C3A06CD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THERAPEUTICS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caps/>
          <w:color w:val="000000"/>
          <w:u w:val="single"/>
          <w:shd w:val="clear" w:color="auto" w:fill="FFFFFF"/>
        </w:rPr>
        <w:t>MHE</w:t>
      </w:r>
    </w:p>
    <w:p w14:paraId="7F1EB07E" w14:textId="17100269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jori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acti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e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roug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ynbiotics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gen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growth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orp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T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)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5765DFE9" w14:textId="77777777" w:rsidR="00A77B3E" w:rsidRDefault="00A77B3E">
      <w:pPr>
        <w:spacing w:line="360" w:lineRule="auto"/>
        <w:jc w:val="both"/>
      </w:pPr>
    </w:p>
    <w:p w14:paraId="7A4BDD82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Lactulose</w:t>
      </w:r>
    </w:p>
    <w:p w14:paraId="4B7DCBB2" w14:textId="3F760C66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andar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sider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biotic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ulticent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andomized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troll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in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gges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duc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mon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duc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sorp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hibit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row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monia-produc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salivarius</w:t>
      </w:r>
      <w:proofErr w:type="spellEnd"/>
      <w:r>
        <w:rPr>
          <w:rFonts w:ascii="Book Antiqua" w:eastAsia="Book Antiqua" w:hAnsi="Book Antiqua" w:cs="Book Antiqua"/>
          <w:i/>
          <w:iCs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acilitat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row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nefic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ccharoly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iﬁdobacteriu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tobacillu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duc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ru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centratio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NF</w:t>
      </w:r>
      <w:r w:rsidR="00D10360">
        <w:rPr>
          <w:rFonts w:ascii="Book Antiqua" w:eastAsia="Book Antiqua" w:hAnsi="Book Antiqua" w:cs="Book Antiqua"/>
          <w:color w:val="000000"/>
          <w:shd w:val="clear" w:color="auto" w:fill="FFFFFF"/>
        </w:rPr>
        <w:t>-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α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L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toxin</w:t>
      </w:r>
      <w:r>
        <w:rPr>
          <w:rFonts w:ascii="Book Antiqua" w:eastAsia="Book Antiqua" w:hAnsi="Book Antiqua" w:cs="Book Antiqua"/>
          <w:color w:val="000000"/>
        </w:rPr>
        <w:t>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B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ansloc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1,62,63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72591CA2" w14:textId="496F96D0" w:rsidR="00A77B3E" w:rsidRDefault="000A63E5" w:rsidP="00B42513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Despit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il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w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rh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ysbi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ati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rich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ram-negat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nterobacteriacea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proofErr w:type="gram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acteroidaceae</w:t>
      </w:r>
      <w:proofErr w:type="spellEnd"/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rang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B42513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B42513">
        <w:rPr>
          <w:rFonts w:ascii="Book Antiqua" w:eastAsia="Book Antiqua" w:hAnsi="Book Antiqua" w:cs="Book Antiqua"/>
          <w:color w:val="000000"/>
          <w:vertAlign w:val="superscript"/>
        </w:rPr>
        <w:t>65]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dic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ue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versity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chnes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ax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m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draw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n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Faecalibacterium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arkab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omposi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2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gge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a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5FAC656A" w14:textId="77777777" w:rsidR="00A77B3E" w:rsidRDefault="00A77B3E">
      <w:pPr>
        <w:spacing w:line="360" w:lineRule="auto"/>
        <w:jc w:val="both"/>
      </w:pPr>
    </w:p>
    <w:p w14:paraId="73BB895E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lastRenderedPageBreak/>
        <w:t>Rifaximin</w:t>
      </w:r>
    </w:p>
    <w:p w14:paraId="7C91D0A2" w14:textId="43D6441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misynthe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nonsystemic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tibio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hibit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anscrip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N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nthe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ind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β-subun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N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lymera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w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sorp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microb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ctivity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s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duc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-inflammator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ytokin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ttenu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stin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amma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0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-α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hib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trophi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LR-4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press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lior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</w:p>
    <w:p w14:paraId="241C1240" w14:textId="42A11603" w:rsidR="00A77B3E" w:rsidRDefault="000A63E5" w:rsidP="00B42513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a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ta-analy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w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f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B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ig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al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radic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at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e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st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du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1β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6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onjug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o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omposi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6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ve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enu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toxem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ifica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ng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tabolit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des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teratio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reptococc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eillonella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bundanc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56,70,71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-ter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o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fe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io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o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ath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mila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chanis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63F4E73B" w14:textId="77777777" w:rsidR="00A77B3E" w:rsidRDefault="00A77B3E">
      <w:pPr>
        <w:spacing w:line="360" w:lineRule="auto"/>
        <w:jc w:val="both"/>
      </w:pPr>
    </w:p>
    <w:p w14:paraId="4557C0CD" w14:textId="0D92BA54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Probiotics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</w:p>
    <w:p w14:paraId="528C4C18" w14:textId="20F52AC4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dd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yogur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sum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o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pplement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ario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eal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nefits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tain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.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infantis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.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</w:rPr>
        <w:t>butyricum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ifidobacteriu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ostridium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ust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nterococc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nterobacteriacea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eb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wer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ru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mon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vel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epatit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-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irrhosi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3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dditionally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tobacill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ostridiales</w:t>
      </w:r>
      <w:proofErr w:type="spellEnd"/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XIV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hnospiraceae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nterobacteriaceae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ru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toxem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NF-α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ul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ati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i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conda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i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etabolism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4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scherichia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oli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Nissle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ra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duc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evel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mon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-inflammator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ytokin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rmaliz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Lactobacilli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</w:rPr>
        <w:t>Bifidobacterium</w:t>
      </w:r>
      <w:r w:rsidR="00267BA8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5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a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9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tobacill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iﬁdobacterium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B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dotoxemia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er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o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fect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nflamm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aliti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lu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-ornithine-aspartat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mil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en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ﬁc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ﬀ</w:t>
      </w:r>
      <w:r>
        <w:rPr>
          <w:rFonts w:ascii="Book Antiqua" w:eastAsia="Book Antiqua" w:hAnsi="Book Antiqua" w:cs="Book Antiqua"/>
          <w:color w:val="000000"/>
        </w:rPr>
        <w:t>eren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bserv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osi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compare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,73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ard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n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a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tulo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apeu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ter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cau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lic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rconnectio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ngl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ng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expec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l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raction</w:t>
      </w:r>
      <w:r>
        <w:rPr>
          <w:rFonts w:ascii="Book Antiqua" w:eastAsia="Book Antiqua" w:hAnsi="Book Antiqua" w:cs="Book Antiqua"/>
          <w:color w:val="000000"/>
        </w:rPr>
        <w:t>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o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pplement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ochthon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fic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stin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ac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ma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termined.</w:t>
      </w:r>
    </w:p>
    <w:p w14:paraId="6B500377" w14:textId="77777777" w:rsidR="00A77B3E" w:rsidRDefault="00A77B3E">
      <w:pPr>
        <w:spacing w:line="360" w:lineRule="auto"/>
        <w:jc w:val="both"/>
      </w:pPr>
    </w:p>
    <w:p w14:paraId="77A1E8C2" w14:textId="77777777" w:rsidR="00A77B3E" w:rsidRDefault="000A63E5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Synbiotics</w:t>
      </w:r>
      <w:proofErr w:type="spellEnd"/>
    </w:p>
    <w:p w14:paraId="196B5656" w14:textId="24028734" w:rsidR="00A77B3E" w:rsidRDefault="000A63E5">
      <w:pPr>
        <w:spacing w:line="360" w:lineRule="auto"/>
        <w:jc w:val="both"/>
      </w:pP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Synbiotics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bina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biotics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ypothesiz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synbiotics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ro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ivenes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um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testine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synbiotic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ntain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ermentabl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ibe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ificant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nonurease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>-produc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tobacill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bin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ifidobacterium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ong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ucto-oligosaccharid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o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mbiotic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gni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ystema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iew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veal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synbiotic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pplementa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BO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nefic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mens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Lactobacill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ifidobacterium</w:t>
      </w:r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oo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s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recurrenc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5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ynbiotic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bi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o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evel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scherichia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oli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lastRenderedPageBreak/>
        <w:t>rever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owe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ynbiotic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icac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bi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alon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ar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lon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neﬁ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synbiotics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ye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monstrated.</w:t>
      </w:r>
    </w:p>
    <w:p w14:paraId="45DBDE75" w14:textId="77777777" w:rsidR="00A77B3E" w:rsidRDefault="00A77B3E">
      <w:pPr>
        <w:spacing w:line="360" w:lineRule="auto"/>
        <w:jc w:val="both"/>
      </w:pPr>
    </w:p>
    <w:p w14:paraId="1EF217B5" w14:textId="7FB4B546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Fecal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microbiota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transplantation</w:t>
      </w:r>
    </w:p>
    <w:p w14:paraId="48842F21" w14:textId="5D66E93F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fe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ces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ansferr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ec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ro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ealth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no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ysbiosi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8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ostridioides</w:t>
      </w:r>
      <w:proofErr w:type="spellEnd"/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diffici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o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owe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isease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8,7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rm-fre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loniz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ec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dul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melior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gl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a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euroinfl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epend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inflammatio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9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psul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Ruminococcaceae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iﬁdobacteriaceae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reptococcaceae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eillonellaceae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bundance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r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-6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popolysaccharide-bin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rotein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7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rtherm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-ter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urkholderiaceae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cre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cidaminoccocaceae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i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ven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urre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rov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gnit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unc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llow-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up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0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l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vent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curre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dulat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e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emonstrated;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lin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gard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e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por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r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sum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tent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;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oul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qui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gorou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ial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verification.</w:t>
      </w:r>
    </w:p>
    <w:p w14:paraId="2C105EE3" w14:textId="652F98E4" w:rsidR="00A77B3E" w:rsidRDefault="000A63E5" w:rsidP="00F87560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Clinic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ffere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out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s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s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imes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w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fferenc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ifor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ri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elect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de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no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king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ptim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s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gime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mai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nclear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dentifica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hoge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no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fficult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M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ssoci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Shigatoxin</w:t>
      </w:r>
      <w:proofErr w:type="spellEnd"/>
      <w:r>
        <w:rPr>
          <w:rFonts w:ascii="Book Antiqua" w:eastAsia="Book Antiqua" w:hAnsi="Book Antiqua" w:cs="Book Antiqua"/>
          <w:color w:val="000000"/>
          <w:shd w:val="clear" w:color="auto" w:fill="FFFFFF"/>
        </w:rPr>
        <w:t>-produc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scherichia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oli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tended-spectrum-β-lactamase-produc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scherichia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oli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nteropathogen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scherichia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oli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ectio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c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n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screening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1,8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ulner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e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aken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mun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s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fo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goro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creen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ono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ul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mpro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M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afe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0B14FD30" w14:textId="77777777" w:rsidR="00A77B3E" w:rsidRDefault="00A77B3E">
      <w:pPr>
        <w:spacing w:line="360" w:lineRule="auto"/>
        <w:jc w:val="both"/>
      </w:pPr>
    </w:p>
    <w:p w14:paraId="3F41E24B" w14:textId="2534C841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lastRenderedPageBreak/>
        <w:t>Challenges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 xml:space="preserve"> </w:t>
      </w:r>
      <w:r w:rsidR="00F87560"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c</w:t>
      </w:r>
      <w:r>
        <w:rPr>
          <w:rFonts w:ascii="Book Antiqua" w:eastAsia="Book Antiqua" w:hAnsi="Book Antiqua" w:cs="Book Antiqua"/>
          <w:b/>
          <w:bCs/>
          <w:i/>
          <w:iCs/>
          <w:color w:val="000000"/>
          <w:shd w:val="clear" w:color="auto" w:fill="FFFFFF"/>
        </w:rPr>
        <w:t>ontroversies</w:t>
      </w:r>
    </w:p>
    <w:p w14:paraId="5D933880" w14:textId="7BD2C962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On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j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alleng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s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actor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etar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abit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ng-ter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edicatio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flue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Ruminococcus</w:t>
      </w:r>
      <w:proofErr w:type="spellEnd"/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gnavus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reptococcus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spell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alivarius</w:t>
      </w:r>
      <w:proofErr w:type="spellEnd"/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e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dicto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igh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bunda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Bacteroidete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Firmicute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ctinobacteria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Proteo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ul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dic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pon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ctulo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14,83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au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alcohol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pond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t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l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biotic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eca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sen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cr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monia-produc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ener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u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Clostridiu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reptococcus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4]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fo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selin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tur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dentifi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tc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propriat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iomarker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xplor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o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dic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eu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s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ffere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selin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arge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rsonaliz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gh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tential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ecti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rateg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2C484853" w14:textId="4E77AEB4" w:rsidR="00A77B3E" w:rsidRDefault="000A63E5" w:rsidP="00F87560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  <w:shd w:val="clear" w:color="auto" w:fill="FFFFFF"/>
        </w:rPr>
        <w:t>Furthermor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rh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hron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ease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aus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iv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rhos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rsis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i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qui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intenanc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Howev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eutic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urrent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ng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rt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-ter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bio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yogur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upplementa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o</w:t>
      </w:r>
      <w:proofErr w:type="spellEnd"/>
      <w:r>
        <w:rPr>
          <w:rFonts w:ascii="Book Antiqua" w:eastAsia="Book Antiqua" w:hAnsi="Book Antiqua" w:cs="Book Antiqua"/>
          <w:color w:val="000000"/>
        </w:rPr>
        <w:t>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rs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cell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ance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over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-ter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pli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existed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5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ditional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melior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mo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s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ft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u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icat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ong-ter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e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tabol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nc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microbiota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72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ong-term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f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quir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ulticent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tud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larg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opulations.</w:t>
      </w:r>
    </w:p>
    <w:p w14:paraId="0C328531" w14:textId="0097A257" w:rsidR="00A77B3E" w:rsidRDefault="000A63E5" w:rsidP="00F87560">
      <w:pPr>
        <w:spacing w:line="360" w:lineRule="auto"/>
        <w:ind w:firstLineChars="200" w:firstLine="480"/>
        <w:jc w:val="both"/>
      </w:pPr>
      <w:r>
        <w:rPr>
          <w:rFonts w:ascii="Book Antiqua" w:eastAsia="Book Antiqua" w:hAnsi="Book Antiqua" w:cs="Book Antiqua"/>
          <w:color w:val="000000"/>
        </w:rPr>
        <w:t>Anoth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l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lleng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valid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otentia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tibi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arg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urope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hor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ud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eal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crea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evale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ultidrug-resist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ro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9%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38%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uring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decade</w:t>
      </w:r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6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reover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a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267BA8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proofErr w:type="gramStart"/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="00F87560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F87560">
        <w:rPr>
          <w:rFonts w:ascii="Book Antiqua" w:eastAsia="Book Antiqua" w:hAnsi="Book Antiqua" w:cs="Book Antiqua"/>
          <w:color w:val="000000"/>
          <w:vertAlign w:val="superscript"/>
        </w:rPr>
        <w:t>87]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por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a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mpin-resista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staphylococc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solat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ppear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ft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sappear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ur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r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erm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rrhot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ient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ophylac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s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o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lte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iversit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ompositio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lastRenderedPageBreak/>
        <w:t>microbiot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r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veral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ist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v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12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proofErr w:type="gramStart"/>
      <w:r>
        <w:rPr>
          <w:rFonts w:ascii="Book Antiqua" w:eastAsia="Book Antiqua" w:hAnsi="Book Antiqua" w:cs="Book Antiqua"/>
          <w:color w:val="000000"/>
        </w:rPr>
        <w:t>wk</w:t>
      </w:r>
      <w:proofErr w:type="spellEnd"/>
      <w:r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>
        <w:rPr>
          <w:rFonts w:ascii="Book Antiqua" w:eastAsia="Book Antiqua" w:hAnsi="Book Antiqua" w:cs="Book Antiqua"/>
          <w:color w:val="000000"/>
          <w:vertAlign w:val="superscript"/>
        </w:rPr>
        <w:t>88]</w:t>
      </w:r>
      <w:r>
        <w:rPr>
          <w:rFonts w:ascii="Book Antiqua" w:eastAsia="Book Antiqua" w:hAnsi="Book Antiqua" w:cs="Book Antiqua"/>
          <w:color w:val="000000"/>
        </w:rPr>
        <w:t>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ifaxim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duc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gnifica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cteri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sist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how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ntimicrob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ctivit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gains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s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ulti-dru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sistant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acter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houl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b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onitor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he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using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ifaxim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special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cirrhot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atient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reviousl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tibiotics.</w:t>
      </w:r>
    </w:p>
    <w:p w14:paraId="092C6E1D" w14:textId="77777777" w:rsidR="00A77B3E" w:rsidRDefault="00A77B3E">
      <w:pPr>
        <w:spacing w:line="360" w:lineRule="auto"/>
        <w:jc w:val="both"/>
      </w:pPr>
    </w:p>
    <w:p w14:paraId="088902B0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0B38DD9A" w14:textId="010299F0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itiat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athophysiolog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chanism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yperammon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ystemi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flammation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ndotoxemia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uroinﬂamm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Pr="0008446F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via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gut-liver-bra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xi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n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urrent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vailab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trategie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reatm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in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ol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odula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u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icrobiot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ysbiosi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tur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as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pecific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ignatur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dentified,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personaliz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argete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icrobiom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rapi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with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ptimal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regimen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doses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a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improv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efficac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safety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of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MHE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treatment</w:t>
      </w:r>
      <w:r>
        <w:rPr>
          <w:rFonts w:ascii="Book Antiqua" w:eastAsia="Book Antiqua" w:hAnsi="Book Antiqua" w:cs="Book Antiqua"/>
          <w:color w:val="000000"/>
        </w:rPr>
        <w:t>s</w:t>
      </w:r>
      <w:r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267BA8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</w:p>
    <w:p w14:paraId="1F9A113F" w14:textId="77777777" w:rsidR="00A77B3E" w:rsidRDefault="00A77B3E">
      <w:pPr>
        <w:spacing w:line="360" w:lineRule="auto"/>
        <w:jc w:val="both"/>
      </w:pPr>
    </w:p>
    <w:p w14:paraId="16206C02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REFERENCES</w:t>
      </w:r>
    </w:p>
    <w:p w14:paraId="0DAE0ED9" w14:textId="2F0FDFAC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Vilstrup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H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Amodi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rdob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erenc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ll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Weissenbor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o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acti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ideli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eric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eas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urope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715-73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504240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27210]</w:t>
      </w:r>
    </w:p>
    <w:p w14:paraId="697C568C" w14:textId="34936A75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Patidar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KR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ver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ver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agn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agemen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5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48-206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616421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cgh.2015.06.039]</w:t>
      </w:r>
    </w:p>
    <w:p w14:paraId="62113025" w14:textId="3F47126B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Karanfilia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BV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r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enatore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Rustg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K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9-21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24552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cld.2020.01.012]</w:t>
      </w:r>
    </w:p>
    <w:p w14:paraId="4870DBE0" w14:textId="670D55B5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Elsaid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MI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Rustg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K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pidemiolog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57-17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24552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cld.2020.01.001]</w:t>
      </w:r>
    </w:p>
    <w:p w14:paraId="2CAFF173" w14:textId="2305970C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Labenz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r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Toenge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chattenberg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ge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prinzl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F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guyen-Ta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immerman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b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rquard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U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l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Wörn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spec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valu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ver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ual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f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leep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lastRenderedPageBreak/>
        <w:t>patient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limen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Ther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8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3-32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86328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apt.14824]</w:t>
      </w:r>
    </w:p>
    <w:p w14:paraId="74CE90C8" w14:textId="0F376413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Hana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T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hirak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ishimur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w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e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Ogis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a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uetsugu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Taka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imiz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sefulnes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oop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es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agnos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edict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ver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Commun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518-152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451082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4.1738]</w:t>
      </w:r>
    </w:p>
    <w:p w14:paraId="339537DA" w14:textId="0E47B71E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utterworth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RF</w:t>
      </w:r>
      <w:r w:rsidRPr="00267BA8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holog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hophysiolog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Drug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7-2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70642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7/s40265-018-1017-0]</w:t>
      </w:r>
    </w:p>
    <w:p w14:paraId="7E8C6EF2" w14:textId="7FE2EF2C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Zh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Z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Zha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eng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rge-sca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urve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6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RNA-ba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yrosequencing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0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601-161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87735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ajg.2013.221]</w:t>
      </w:r>
    </w:p>
    <w:p w14:paraId="6C89486D" w14:textId="6E60877F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R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rt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B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avi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ylem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rzo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pp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onzalez-</w:t>
      </w:r>
      <w:proofErr w:type="spellStart"/>
      <w:r w:rsidRPr="00267BA8">
        <w:rPr>
          <w:rFonts w:ascii="Book Antiqua" w:hAnsi="Book Antiqua"/>
        </w:rPr>
        <w:t>Maes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hos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rle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ri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pend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ttenu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plan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11-62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22035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30827]</w:t>
      </w:r>
    </w:p>
    <w:p w14:paraId="69AC69DE" w14:textId="0D698B07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0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K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DJ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Betrapally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hos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rt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B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ylem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ny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euma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r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i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rzo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pp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R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ow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r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velop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spon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232-12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733973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28696]</w:t>
      </w:r>
    </w:p>
    <w:p w14:paraId="1666559F" w14:textId="136F2915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Jai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L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r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rivastav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ur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r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r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eru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dotoxi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diator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gne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sonan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pectroscop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efo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ft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187-119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42508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jgh.12160]</w:t>
      </w:r>
    </w:p>
    <w:p w14:paraId="6EEF84C8" w14:textId="752D444C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Ahluwali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V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Betrapally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ylem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ns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Dait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euma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ir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-Liver-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p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680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722586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srep26800]</w:t>
      </w:r>
    </w:p>
    <w:p w14:paraId="75C5EC8E" w14:textId="2DAFD3AF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lastRenderedPageBreak/>
        <w:t>1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Di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H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Ji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Xie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Y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-liver-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ges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ease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141-616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17779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748/</w:t>
      </w:r>
      <w:proofErr w:type="gramStart"/>
      <w:r w:rsidRPr="00267BA8">
        <w:rPr>
          <w:rFonts w:ascii="Book Antiqua" w:hAnsi="Book Antiqua"/>
        </w:rPr>
        <w:t>wjg.v26.i</w:t>
      </w:r>
      <w:proofErr w:type="gramEnd"/>
      <w:r w:rsidRPr="00267BA8">
        <w:rPr>
          <w:rFonts w:ascii="Book Antiqua" w:hAnsi="Book Antiqua"/>
        </w:rPr>
        <w:t>40.6141]</w:t>
      </w:r>
    </w:p>
    <w:p w14:paraId="45110630" w14:textId="4F25DC3D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W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Y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i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Q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P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ctulo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o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ual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f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lticente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ial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g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47-55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44853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1751-2980.12816]</w:t>
      </w:r>
    </w:p>
    <w:p w14:paraId="392729FE" w14:textId="6249170D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5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Viramontes</w:t>
      </w:r>
      <w:proofErr w:type="spellEnd"/>
      <w:r>
        <w:rPr>
          <w:rFonts w:ascii="Book Antiqua" w:hAnsi="Book Antiqua"/>
          <w:b/>
          <w:bCs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Hörn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D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ve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ow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mbiotic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s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ctor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stem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view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2-32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805993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97/MCG.0000000000000789]</w:t>
      </w:r>
    </w:p>
    <w:p w14:paraId="2E82C4D9" w14:textId="0CCED8E0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Schulz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chütte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ropf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chmit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C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Vasapoll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liegi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Riegge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alfertheine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RiMIN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-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uen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(MHE)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toco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ndomiz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ial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Trial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1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692677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86/s13063-016-1205-8]</w:t>
      </w:r>
    </w:p>
    <w:p w14:paraId="69C68EEC" w14:textId="30A29951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lz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har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erl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avi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ywar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lt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L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atherly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s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ddiqu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ch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ur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pla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psul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f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ha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ndomize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ial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690-170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03875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30690]</w:t>
      </w:r>
    </w:p>
    <w:p w14:paraId="0165E8A0" w14:textId="0C1D2AF7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loom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PP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app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ou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o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rapeutic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5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452-146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445396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21.08.004]</w:t>
      </w:r>
    </w:p>
    <w:p w14:paraId="3D9A0363" w14:textId="7A77AF73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1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i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ove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sights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Into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hogene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rapeu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ategi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rspectiv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i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8642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69296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389/fcimb.2021.586427]</w:t>
      </w:r>
    </w:p>
    <w:p w14:paraId="5880CED2" w14:textId="1AFC0204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0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Fallahzadeh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M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him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urr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merg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dalitie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9-S1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94073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cgh.2022.04.034]</w:t>
      </w:r>
    </w:p>
    <w:p w14:paraId="608B3C22" w14:textId="6E84CF76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lastRenderedPageBreak/>
        <w:t>2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Shah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nah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cdonal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letch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hasem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rris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on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oltman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stem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ta-Analysi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evalen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vergrow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eas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Sem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88-40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27289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55/s-0037-1608832]</w:t>
      </w:r>
    </w:p>
    <w:p w14:paraId="588EC921" w14:textId="4EA41312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Ghosh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G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Jesudia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B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vergrow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Exp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57-26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02420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ceh.2018.08.006]</w:t>
      </w:r>
    </w:p>
    <w:p w14:paraId="78C6DC97" w14:textId="308DA935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Qi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N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Prift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Chatelie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Batt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enned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onar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u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e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i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hrlic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e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terati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Nature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1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9-6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507932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nature13568]</w:t>
      </w:r>
    </w:p>
    <w:p w14:paraId="00097263" w14:textId="341DB054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Gupt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hi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umar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n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garw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Dusej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awl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vergrow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lay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stro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i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i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849-85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67500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10.05.017]</w:t>
      </w:r>
    </w:p>
    <w:p w14:paraId="0575F83D" w14:textId="32F87DFF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5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r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ja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Nandez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E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avi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sori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ch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spitalizati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nk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liva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aecal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hor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S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xico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t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395-140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181561</w:t>
      </w:r>
      <w:r>
        <w:rPr>
          <w:rFonts w:ascii="Book Antiqua" w:hAnsi="Book Antiqua"/>
        </w:rPr>
        <w:t xml:space="preserve"> </w:t>
      </w:r>
      <w:r w:rsidR="00EC197A" w:rsidRPr="00EC197A">
        <w:rPr>
          <w:rFonts w:ascii="Book Antiqua" w:hAnsi="Book Antiqua"/>
        </w:rPr>
        <w:t>DOI: 10.1111/liv.14437</w:t>
      </w:r>
      <w:r w:rsidRPr="00267BA8">
        <w:rPr>
          <w:rFonts w:ascii="Book Antiqua" w:hAnsi="Book Antiqua"/>
        </w:rPr>
        <w:t>]</w:t>
      </w:r>
    </w:p>
    <w:p w14:paraId="19C0FF73" w14:textId="37454D3C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ylem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Ridl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euma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Dait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nte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ob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lon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cos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ffer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o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oo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nk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ion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Gastrointest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Physiol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0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675-G68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282194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52/ajpgi.00152.2012]</w:t>
      </w:r>
    </w:p>
    <w:p w14:paraId="1C14A442" w14:textId="6CF164D9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hamsaddin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cGeorg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avi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enn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tin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mpositio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nctio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ang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ir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hibi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tro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e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95324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434628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80/19490976.2021.1953247]</w:t>
      </w:r>
    </w:p>
    <w:p w14:paraId="5EEE3237" w14:textId="47E5FCB9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lastRenderedPageBreak/>
        <w:t>2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ylem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euma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ch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oh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har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pecif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liva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ter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nked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ffer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est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ategi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1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80-109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81687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4309/ajg.0000000000000102]</w:t>
      </w:r>
    </w:p>
    <w:p w14:paraId="73093F28" w14:textId="34ABC968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2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Luo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M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H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ter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leep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turban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u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t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-rel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Exper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v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797-80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94280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80/17474124.2022.2111300]</w:t>
      </w:r>
    </w:p>
    <w:p w14:paraId="44C8DB97" w14:textId="58C60450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0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Ridl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ylem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ack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R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euma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nkag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Physi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Gastrointest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Physiol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02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168-G17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194090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52/ajpgi.00190.2011]</w:t>
      </w:r>
    </w:p>
    <w:p w14:paraId="689D05A5" w14:textId="6AA43FD2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Scaglione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lietherme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hoham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Duraz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uk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ol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L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pidemiolog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ni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ate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opulation-ba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ud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5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90-69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52913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97/MCG.0000000000000208]</w:t>
      </w:r>
    </w:p>
    <w:p w14:paraId="6AEE8A51" w14:textId="7E89E3C9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Xu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XY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e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u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ng-H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Q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u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ine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idelin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(abbrev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ersion)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7088-710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36237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748/</w:t>
      </w:r>
      <w:proofErr w:type="gramStart"/>
      <w:r w:rsidRPr="00267BA8">
        <w:rPr>
          <w:rFonts w:ascii="Book Antiqua" w:hAnsi="Book Antiqua"/>
        </w:rPr>
        <w:t>wjg.v26.i</w:t>
      </w:r>
      <w:proofErr w:type="gramEnd"/>
      <w:r w:rsidRPr="00267BA8">
        <w:rPr>
          <w:rFonts w:ascii="Book Antiqua" w:hAnsi="Book Antiqua"/>
        </w:rPr>
        <w:t>45.7088]</w:t>
      </w:r>
    </w:p>
    <w:p w14:paraId="5C3D3D89" w14:textId="0523D88A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Donaldso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GP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Ladinsky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nder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G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Yo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n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ar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nigh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jork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zmani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K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tiliz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munoglobul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cos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lonization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Science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8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6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795-80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72490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26/</w:t>
      </w:r>
      <w:proofErr w:type="gramStart"/>
      <w:r w:rsidRPr="00267BA8">
        <w:rPr>
          <w:rFonts w:ascii="Book Antiqua" w:hAnsi="Book Antiqua"/>
        </w:rPr>
        <w:t>science.aaq</w:t>
      </w:r>
      <w:proofErr w:type="gramEnd"/>
      <w:r w:rsidRPr="00267BA8">
        <w:rPr>
          <w:rFonts w:ascii="Book Antiqua" w:hAnsi="Book Antiqua"/>
        </w:rPr>
        <w:t>0926]</w:t>
      </w:r>
    </w:p>
    <w:p w14:paraId="346E9134" w14:textId="5084BE83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4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Wahlström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ayi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arschall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Bäckhed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rosstalk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etwe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id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s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tabolism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Metab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41-5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732006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cmet.2016.05.005]</w:t>
      </w:r>
    </w:p>
    <w:p w14:paraId="10C548F7" w14:textId="29F81F2C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5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Zong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X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Ji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rpla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etwe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timicrob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ptides.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Anim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Nutr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89-39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36445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aninu.2020.09.002]</w:t>
      </w:r>
    </w:p>
    <w:p w14:paraId="7B8CF3BC" w14:textId="47D92E4A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6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Alaish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SM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imm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reensp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Eyvazzadeh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rp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ea-Donahu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Cirimotich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ongodi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san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Natar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ros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lastRenderedPageBreak/>
        <w:t>microbiot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igh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unc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te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xpressio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sistanc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loc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rtal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llow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olesta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pe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ene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kgrou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s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e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2-30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65277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4161/gmic.24706]</w:t>
      </w:r>
    </w:p>
    <w:p w14:paraId="696F627D" w14:textId="218D752D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Nakamoto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N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na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ll-lik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ceptor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mu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tiv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leran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mmun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2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490457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389/fimmu.2014.00221]</w:t>
      </w:r>
    </w:p>
    <w:p w14:paraId="71224487" w14:textId="3FF96C4C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Trivedi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PJ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dam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H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-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munit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187-118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668627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15.12.002]</w:t>
      </w:r>
    </w:p>
    <w:p w14:paraId="4AABD731" w14:textId="5F5AC8AC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39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Mangas-Losad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rcía-Garcí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Urio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scudero-Garcí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sc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ner</w:t>
      </w:r>
      <w:proofErr w:type="spellEnd"/>
      <w:r w:rsidRPr="00267BA8">
        <w:rPr>
          <w:rFonts w:ascii="Book Antiqua" w:hAnsi="Book Antiqua"/>
        </w:rPr>
        <w:t>-Durá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err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ontoliu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elip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xpans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tiv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D(4</w:t>
      </w:r>
      <w:proofErr w:type="gramStart"/>
      <w:r w:rsidRPr="00267BA8">
        <w:rPr>
          <w:rFonts w:ascii="Book Antiqua" w:hAnsi="Book Antiqua"/>
        </w:rPr>
        <w:t>+)CD</w:t>
      </w:r>
      <w:proofErr w:type="gramEnd"/>
      <w:r w:rsidRPr="00267BA8">
        <w:rPr>
          <w:rFonts w:ascii="Book Antiqua" w:hAnsi="Book Antiqua"/>
        </w:rPr>
        <w:t>28(-)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2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Tfh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ymphocyte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Sci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p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68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875164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s41598-017-05938-1]</w:t>
      </w:r>
    </w:p>
    <w:p w14:paraId="3D6B5F13" w14:textId="632C2AD8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0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Shawcross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DL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righ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lde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Damink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al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mon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Metab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Bra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2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25-13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726016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7/s11011-006-9042-1]</w:t>
      </w:r>
    </w:p>
    <w:p w14:paraId="5B2B216F" w14:textId="09BE66AA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1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Lukiw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WJ</w:t>
      </w:r>
      <w:r w:rsidRPr="00267BA8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stro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(GI)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-Deriv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toxins-Pot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-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gnals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From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stem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cul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ain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i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11779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389/fcimb.2020.00022]</w:t>
      </w:r>
    </w:p>
    <w:p w14:paraId="20AE8EBF" w14:textId="3F0F442E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Gale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I</w:t>
      </w:r>
      <w:r w:rsidRPr="00267BA8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lood-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rri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stem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ec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ion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mmun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489-250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459400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s41423-021-00757-x]</w:t>
      </w:r>
    </w:p>
    <w:p w14:paraId="63A6ECAF" w14:textId="3887F91E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utterworth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RF</w:t>
      </w:r>
      <w:r w:rsidRPr="00267BA8">
        <w:rPr>
          <w:rFonts w:ascii="Book Antiqua" w:hAnsi="Book Antiqua"/>
        </w:rPr>
        <w:t>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-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x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ilure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Na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v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22-52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81732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nrgastro.2013.99]</w:t>
      </w:r>
    </w:p>
    <w:p w14:paraId="15D2D15D" w14:textId="52FDC377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4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Balzano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T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Dadseta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ortez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brera-Past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Taoro</w:t>
      </w:r>
      <w:proofErr w:type="spellEnd"/>
      <w:r w:rsidRPr="00267BA8">
        <w:rPr>
          <w:rFonts w:ascii="Book Antiqua" w:hAnsi="Book Antiqua"/>
        </w:rPr>
        <w:t>-Gonzale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alaguarner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il-</w:t>
      </w:r>
      <w:proofErr w:type="spellStart"/>
      <w:r w:rsidRPr="00267BA8">
        <w:rPr>
          <w:rFonts w:ascii="Book Antiqua" w:hAnsi="Book Antiqua"/>
        </w:rPr>
        <w:t>Peroti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Cubas-Nuñez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sanov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stro-</w:t>
      </w:r>
      <w:proofErr w:type="spellStart"/>
      <w:r w:rsidRPr="00267BA8">
        <w:rPr>
          <w:rFonts w:ascii="Book Antiqua" w:hAnsi="Book Antiqua"/>
        </w:rPr>
        <w:t>Quinta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once-Mor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ena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o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rce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Llansol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elip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perammon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ripher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a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ad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ir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ver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ti-TNF-α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82-59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65406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19.01.008]</w:t>
      </w:r>
    </w:p>
    <w:p w14:paraId="53B6A3D1" w14:textId="21C47890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lastRenderedPageBreak/>
        <w:t>45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Zemtsov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I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örg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eite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Bidm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chrö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äussinge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gl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tiv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man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4-21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145228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24326]</w:t>
      </w:r>
    </w:p>
    <w:p w14:paraId="20B76A43" w14:textId="18534145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6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Görg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B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Bidm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äussinge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e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xpress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fil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erebr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rtex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436-244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32566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26265]</w:t>
      </w:r>
    </w:p>
    <w:p w14:paraId="37743DF1" w14:textId="38F7A187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Zh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Qiang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pp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uantify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gane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posi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yp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Biometals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841-85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92847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7/s10534-021-00311-2]</w:t>
      </w:r>
    </w:p>
    <w:p w14:paraId="017929D6" w14:textId="689B562B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Y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X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e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crea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oradrenali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ir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Bra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79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4804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94465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brainres.2022.148041]</w:t>
      </w:r>
    </w:p>
    <w:p w14:paraId="20469DB5" w14:textId="5CB3EB6E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4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Collins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M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D'Orazi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E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rease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uctur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gul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xpress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hogene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Mo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i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99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907-91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793491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j.1365-</w:t>
      </w:r>
      <w:proofErr w:type="gramStart"/>
      <w:r w:rsidRPr="00267BA8">
        <w:rPr>
          <w:rFonts w:ascii="Book Antiqua" w:hAnsi="Book Antiqua"/>
        </w:rPr>
        <w:t>2958.1993.tb</w:t>
      </w:r>
      <w:proofErr w:type="gramEnd"/>
      <w:r w:rsidRPr="00267BA8">
        <w:rPr>
          <w:rFonts w:ascii="Book Antiqua" w:hAnsi="Book Antiqua"/>
        </w:rPr>
        <w:t>01220.x]</w:t>
      </w:r>
    </w:p>
    <w:p w14:paraId="501CED9D" w14:textId="2F3D249B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0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Che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YY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ea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Burne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u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ncti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eptococcus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alivariu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reas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Bacteriol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82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4667-466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91310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28/JB.182.16.4667-4669.2000]</w:t>
      </w:r>
    </w:p>
    <w:p w14:paraId="00D4829C" w14:textId="3E35E9AC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Liott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EM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imberl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T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erebr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de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ease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lass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rspectiv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tempora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pothes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chanism.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Neurosci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Lett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2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3481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03516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neulet.2020.134818]</w:t>
      </w:r>
    </w:p>
    <w:p w14:paraId="73A33904" w14:textId="6C284893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Jayakumar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R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rthy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ChR</w:t>
      </w:r>
      <w:proofErr w:type="spellEnd"/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Norenberg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D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lutami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chanis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monia-induc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trocy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welling.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Neurochem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t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23-62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651702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neuint.2005.11.017]</w:t>
      </w:r>
    </w:p>
    <w:p w14:paraId="57CF3DF2" w14:textId="204C92C4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Rodrigo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R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u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omez-</w:t>
      </w:r>
      <w:proofErr w:type="spellStart"/>
      <w:r w:rsidRPr="00267BA8">
        <w:rPr>
          <w:rFonts w:ascii="Book Antiqua" w:hAnsi="Book Antiqua"/>
        </w:rPr>
        <w:t>Pined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Agust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rnandez-</w:t>
      </w:r>
      <w:proofErr w:type="spellStart"/>
      <w:r w:rsidRPr="00267BA8">
        <w:rPr>
          <w:rFonts w:ascii="Book Antiqua" w:hAnsi="Book Antiqua"/>
        </w:rPr>
        <w:t>Rabaz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rcia-Verdug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elip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perammon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a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tribu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gni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ir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Gastroenter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3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75-68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3033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53/j.gastro.2010.03.040]</w:t>
      </w:r>
    </w:p>
    <w:p w14:paraId="44885D15" w14:textId="2E7BFE5A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Hernández-</w:t>
      </w:r>
      <w:proofErr w:type="spellStart"/>
      <w:r w:rsidRPr="00267BA8">
        <w:rPr>
          <w:rFonts w:ascii="Book Antiqua" w:hAnsi="Book Antiqua"/>
          <w:b/>
          <w:bCs/>
        </w:rPr>
        <w:t>Rabaz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V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brera-Past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Taoro</w:t>
      </w:r>
      <w:proofErr w:type="spellEnd"/>
      <w:r w:rsidRPr="00267BA8">
        <w:rPr>
          <w:rFonts w:ascii="Book Antiqua" w:hAnsi="Book Antiqua"/>
        </w:rPr>
        <w:t>-Gonzále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alaguarner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Agustí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Llansol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elip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perammon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l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tivatio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lastRenderedPageBreak/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ter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transmitt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ceptor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ippocampu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ir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pat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arning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vers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ulforaphan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Neuroinflammation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4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688321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86/s12974-016-0505-y]</w:t>
      </w:r>
    </w:p>
    <w:p w14:paraId="3E67C53F" w14:textId="3C502E20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5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De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YD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Q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Q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mmun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similar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t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irus-rel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coho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sumption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Pathog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78803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86/s13099-019-0337-2]</w:t>
      </w:r>
    </w:p>
    <w:p w14:paraId="2E06DAD4" w14:textId="6494D6C4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euma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ny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ylem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erl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travitz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ch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Ridl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Dait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nte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ob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ish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Rangwal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dul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etabiome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PLo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One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6004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56518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371/journal.pone.0060042]</w:t>
      </w:r>
    </w:p>
    <w:p w14:paraId="5805C1CB" w14:textId="7635962E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7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Bellot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P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rancé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uc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hologi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loc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hophysiolog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agn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lication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t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3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-3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121656</w:t>
      </w:r>
      <w:r>
        <w:rPr>
          <w:rFonts w:ascii="Book Antiqua" w:hAnsi="Book Antiqua"/>
        </w:rPr>
        <w:t xml:space="preserve"> </w:t>
      </w:r>
      <w:r w:rsidR="00EC197A" w:rsidRPr="00EC197A">
        <w:rPr>
          <w:rFonts w:ascii="Book Antiqua" w:hAnsi="Book Antiqua"/>
        </w:rPr>
        <w:t>DOI: 10.1111/liv.12021</w:t>
      </w:r>
      <w:r w:rsidRPr="00267BA8">
        <w:rPr>
          <w:rFonts w:ascii="Book Antiqua" w:hAnsi="Book Antiqua"/>
        </w:rPr>
        <w:t>]</w:t>
      </w:r>
    </w:p>
    <w:p w14:paraId="6FE86D39" w14:textId="14707FFC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8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Chastre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Bélange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guy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utterwor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F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popolysacchari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ecipita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creas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lood-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rri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rmeabil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u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ilur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t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3-36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9100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Liv.12252]</w:t>
      </w:r>
    </w:p>
    <w:p w14:paraId="42B313CD" w14:textId="5D6F4BDA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5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Henry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J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yn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odb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P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eripher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popolysacchari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(LPS)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alleng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mo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gl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yperactiv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g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a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xagger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duc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o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-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L-1be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ti-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L-1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ytokine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Bra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Behav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Immun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9-31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881484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bbi.2008.09.002]</w:t>
      </w:r>
    </w:p>
    <w:p w14:paraId="6B0B6F1E" w14:textId="05054B08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0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Tanak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ibutan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htak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Numazaw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hiod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oshi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popolysaccharide-induc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gl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tiv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arn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m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fici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e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a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Neurosci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8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557-56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6429444</w:t>
      </w:r>
      <w:r>
        <w:rPr>
          <w:rFonts w:ascii="Book Antiqua" w:hAnsi="Book Antiqua"/>
        </w:rPr>
        <w:t xml:space="preserve"> </w:t>
      </w:r>
      <w:r w:rsidR="00EC197A" w:rsidRPr="00EC197A">
        <w:rPr>
          <w:rFonts w:ascii="Book Antiqua" w:hAnsi="Book Antiqua"/>
        </w:rPr>
        <w:t>DOI: 10.1111/liv.12252</w:t>
      </w:r>
      <w:r w:rsidRPr="00267BA8">
        <w:rPr>
          <w:rFonts w:ascii="Book Antiqua" w:hAnsi="Book Antiqua"/>
        </w:rPr>
        <w:t>]</w:t>
      </w:r>
    </w:p>
    <w:p w14:paraId="30B2D553" w14:textId="7A5089AF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1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Wright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G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vi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hawcros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dg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Zwingman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ook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F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r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adlbau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lliam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vi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o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al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dotox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lastRenderedPageBreak/>
        <w:t>pro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well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i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u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g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t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5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517-152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75231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21599]</w:t>
      </w:r>
    </w:p>
    <w:p w14:paraId="57AE9B8E" w14:textId="4EB5B08F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2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Moratall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Ampuer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Bello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llego-Durá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Zapate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g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igueruel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rtínez-Moren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onzález-</w:t>
      </w:r>
      <w:proofErr w:type="spellStart"/>
      <w:r w:rsidRPr="00267BA8">
        <w:rPr>
          <w:rFonts w:ascii="Book Antiqua" w:hAnsi="Book Antiqua"/>
        </w:rPr>
        <w:t>Navaja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uc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mero-Góme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rancé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ctulo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N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locatio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c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orse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cogni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p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Liver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t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12-22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7388776</w:t>
      </w:r>
      <w:r>
        <w:rPr>
          <w:rFonts w:ascii="Book Antiqua" w:hAnsi="Book Antiqua"/>
        </w:rPr>
        <w:t xml:space="preserve"> </w:t>
      </w:r>
      <w:r w:rsidR="00EC197A" w:rsidRPr="00EC197A">
        <w:rPr>
          <w:rFonts w:ascii="Book Antiqua" w:hAnsi="Book Antiqua"/>
        </w:rPr>
        <w:t>DOI: 10.1111/liv.13200</w:t>
      </w:r>
      <w:r w:rsidRPr="00267BA8">
        <w:rPr>
          <w:rFonts w:ascii="Book Antiqua" w:hAnsi="Book Antiqua"/>
        </w:rPr>
        <w:t>]</w:t>
      </w:r>
    </w:p>
    <w:p w14:paraId="60927E96" w14:textId="052652A5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Yua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Q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u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Wur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ctulo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rov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eurologi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utcom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press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rmfu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gulat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acti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ft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ok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i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444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432714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389/fcimb.2021.644448]</w:t>
      </w:r>
    </w:p>
    <w:p w14:paraId="6F0F1ED3" w14:textId="5DB797DB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euma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ylem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ny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nte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ob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Uns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B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Dait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ish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ter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fi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oci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mplication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940-94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437429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13.12.019]</w:t>
      </w:r>
    </w:p>
    <w:p w14:paraId="321E78CB" w14:textId="2B292F40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5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Sarangi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N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oe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ng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as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ggarw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.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aecal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ctulo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dministration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BMC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2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17968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86/s12876-017-0683-9]</w:t>
      </w:r>
    </w:p>
    <w:p w14:paraId="560CCC0D" w14:textId="3124A831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6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Scarpignato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Pelosin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oorl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bsorb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tibiotic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harmacolog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otential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hemotherap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5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1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Suppl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6-6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585574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59/000081990]</w:t>
      </w:r>
    </w:p>
    <w:p w14:paraId="43FCF36D" w14:textId="2D3826CC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Patel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V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cPhai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J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lv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uilly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Zamallo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Witherde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tøy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anakka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ija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aller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ence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Tranah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Wend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ru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Chatelie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hrlic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dward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hoaie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hawcros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L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-α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duc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-deriv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c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grad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SYS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randomised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ntroll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ial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2-34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457105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21.09.010]</w:t>
      </w:r>
    </w:p>
    <w:p w14:paraId="5A137B3B" w14:textId="1FA97F5F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68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Gatt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L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carpignat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stem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view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ta-analysis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f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vergrowth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limen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Ther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5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04-61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807879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apt.13928]</w:t>
      </w:r>
    </w:p>
    <w:p w14:paraId="386B7015" w14:textId="3D6B4644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lastRenderedPageBreak/>
        <w:t>6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K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DJ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akiyam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Betrapally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rzo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Nitton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ylem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rro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i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ake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Pandak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i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euma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ieh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urosaw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rt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jaj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xer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enefic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depend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bilit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t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mposition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Trans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6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18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7560928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38/ctg.2016.44]</w:t>
      </w:r>
    </w:p>
    <w:p w14:paraId="0CB7B3D1" w14:textId="5CAF8ED3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0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Kaj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K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aka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aikaw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rukaw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awaratan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itade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ri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Namisak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Akahane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itor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Yoshij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meliora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dotox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ffect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versit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2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8355-836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30799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748/</w:t>
      </w:r>
      <w:proofErr w:type="gramStart"/>
      <w:r w:rsidRPr="00267BA8">
        <w:rPr>
          <w:rFonts w:ascii="Book Antiqua" w:hAnsi="Book Antiqua"/>
        </w:rPr>
        <w:t>wjg.v23.i</w:t>
      </w:r>
      <w:proofErr w:type="gramEnd"/>
      <w:r w:rsidRPr="00267BA8">
        <w:rPr>
          <w:rFonts w:ascii="Book Antiqua" w:hAnsi="Book Antiqua"/>
        </w:rPr>
        <w:t>47.8355]</w:t>
      </w:r>
    </w:p>
    <w:p w14:paraId="7E7A18C3" w14:textId="11957C9F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1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Kaj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K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aikaw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aka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ujinag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rukaw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itagaw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Ozutsum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suj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wa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awaratan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riy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Namisak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Akahane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itor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Yoshij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levia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dotox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creas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eru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vel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olub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D16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no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cept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rt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dific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ntibiotics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(Basel)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0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23536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390/antibiotics9040145]</w:t>
      </w:r>
    </w:p>
    <w:p w14:paraId="2D14E7C1" w14:textId="2E8F2F65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2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Schulz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chütte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Vilchez</w:t>
      </w:r>
      <w:proofErr w:type="spellEnd"/>
      <w:r w:rsidRPr="00267BA8">
        <w:rPr>
          <w:rFonts w:ascii="Book Antiqua" w:hAnsi="Book Antiqua"/>
        </w:rPr>
        <w:t>-Varga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Vasapoll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alfertheine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ong-Ter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ctulos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tiv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ssemblag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x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al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aece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Dig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7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61-16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42847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59/000494216]</w:t>
      </w:r>
    </w:p>
    <w:p w14:paraId="160B94C8" w14:textId="53A17B57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Xia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X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o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biotic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BV-induc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ed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Re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8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96-360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80652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77/0300060518776064]</w:t>
      </w:r>
    </w:p>
    <w:p w14:paraId="555782F0" w14:textId="3E3F93D0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4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euma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ylemo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ny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ur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erl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Luketic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travitz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iddiqu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ch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ack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a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B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Dait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stru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hit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obl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orp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akiyam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Pandak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Randomised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lini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ial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actobacillu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dula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m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etabolom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dotox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liment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Pharmacol</w:t>
      </w:r>
      <w:proofErr w:type="spellEnd"/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Ther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113-112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462846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apt.12695]</w:t>
      </w:r>
    </w:p>
    <w:p w14:paraId="19471991" w14:textId="3F559B3A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5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Manzhalii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E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oyseyenk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ondratiuk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olochek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alalyeyev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obyliak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pecif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scherich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li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Nissle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91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ra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/mil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lastRenderedPageBreak/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World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634-64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58229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4254/</w:t>
      </w:r>
      <w:proofErr w:type="gramStart"/>
      <w:r w:rsidRPr="00267BA8">
        <w:rPr>
          <w:rFonts w:ascii="Book Antiqua" w:hAnsi="Book Antiqua"/>
        </w:rPr>
        <w:t>wjh.v14.i</w:t>
      </w:r>
      <w:proofErr w:type="gramEnd"/>
      <w:r w:rsidRPr="00267BA8">
        <w:rPr>
          <w:rFonts w:ascii="Book Antiqua" w:hAnsi="Book Antiqua"/>
        </w:rPr>
        <w:t>3.634]</w:t>
      </w:r>
    </w:p>
    <w:p w14:paraId="57AC8420" w14:textId="23B5E2DD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Liu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Q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u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Bengmark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urtovic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ord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M.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ynbiotic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dul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lora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4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441-144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512277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.20194]</w:t>
      </w:r>
    </w:p>
    <w:p w14:paraId="10559F29" w14:textId="21B299FE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7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Malaguarnera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M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rec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ron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argante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P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alaguarner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scan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ifidobacteriu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ongu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ucto-oligosaccharid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(FOS)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ndomize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uble-blin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lacebo-controll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ud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Dig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Sci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52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259-326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739333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7/s10620-006-9687-y]</w:t>
      </w:r>
    </w:p>
    <w:p w14:paraId="3FC7B213" w14:textId="4C901822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8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Weingarden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AR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augh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P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testi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plantatio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lammator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owe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eas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Gu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e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8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38-25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860925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80/19490976.2017.1290757]</w:t>
      </w:r>
    </w:p>
    <w:p w14:paraId="6B0755FF" w14:textId="72C3EE03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79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Adelman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MW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oodwor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aff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O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rt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raf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S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riti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a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age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Clostridioide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fficil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ri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are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ed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49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27-13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15612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97/CCM.0000000000004739]</w:t>
      </w:r>
    </w:p>
    <w:p w14:paraId="137B0256" w14:textId="5AE59626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0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g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avi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ssa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ikaroo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lleve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M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ong-ter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utcom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plant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proofErr w:type="gramStart"/>
      <w:r w:rsidRPr="00267BA8">
        <w:rPr>
          <w:rFonts w:ascii="Book Antiqua" w:hAnsi="Book Antiqua"/>
        </w:rPr>
        <w:t>With</w:t>
      </w:r>
      <w:proofErr w:type="gram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Gastroenterology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5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921-1923.e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664879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53/j.gastro.2019.01.033]</w:t>
      </w:r>
    </w:p>
    <w:p w14:paraId="711569E4" w14:textId="0CEF30AF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1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Zellmer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C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ate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R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ntle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sm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les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amakrishn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ig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xin-Produc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scherich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miss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plan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Clin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Dis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2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876-e88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315921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93/</w:t>
      </w:r>
      <w:proofErr w:type="spellStart"/>
      <w:r w:rsidRPr="00267BA8">
        <w:rPr>
          <w:rFonts w:ascii="Book Antiqua" w:hAnsi="Book Antiqua"/>
        </w:rPr>
        <w:t>cid</w:t>
      </w:r>
      <w:proofErr w:type="spellEnd"/>
      <w:r w:rsidRPr="00267BA8">
        <w:rPr>
          <w:rFonts w:ascii="Book Antiqua" w:hAnsi="Book Antiqua"/>
        </w:rPr>
        <w:t>/ciaa1486]</w:t>
      </w:r>
    </w:p>
    <w:p w14:paraId="5D8C4910" w14:textId="5CC076F2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2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DeFilipp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Z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loo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rr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o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ansou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K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ate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R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untle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H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Turbet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u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hman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L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rug-Resista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em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mit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ec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ansplant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N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Engl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ed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38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43-205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166557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56/NEJMoa1910437]</w:t>
      </w:r>
    </w:p>
    <w:p w14:paraId="69DBC09A" w14:textId="35640669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3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Yukawa-Muto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Y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amiy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Fuji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r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yo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onish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iraya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ar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ku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awad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Ohtan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N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stin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esponsivenes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pend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nction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pecie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Commun</w:t>
      </w:r>
      <w:proofErr w:type="spellEnd"/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2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6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90-210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429147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02/hep4.1954]</w:t>
      </w:r>
    </w:p>
    <w:p w14:paraId="2E78D353" w14:textId="31EA2518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lastRenderedPageBreak/>
        <w:t>84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b/>
          <w:bCs/>
        </w:rPr>
        <w:t>Zuo</w:t>
      </w:r>
      <w:proofErr w:type="spellEnd"/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Z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a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D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Xu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o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Zha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Q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ffec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iffer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coho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ddic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Exp</w:t>
      </w:r>
      <w:r>
        <w:rPr>
          <w:rFonts w:ascii="Book Antiqua" w:hAnsi="Book Antiqua"/>
          <w:i/>
          <w:iCs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Ther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ed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4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4887-489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920119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892/etm.2017.5141]</w:t>
      </w:r>
    </w:p>
    <w:p w14:paraId="6C4FE8E6" w14:textId="11474B74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5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Bajaj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S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aeia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ristens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Hafeezullah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arm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ranc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Pleus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Krakower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offman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G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in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G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obio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ogur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reatm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nim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Am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Gastroenter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08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03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707-1715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8691193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111/j.1572-0241.</w:t>
      </w:r>
      <w:proofErr w:type="gramStart"/>
      <w:r w:rsidRPr="00267BA8">
        <w:rPr>
          <w:rFonts w:ascii="Book Antiqua" w:hAnsi="Book Antiqua"/>
        </w:rPr>
        <w:t>2008.01861.x</w:t>
      </w:r>
      <w:proofErr w:type="gramEnd"/>
      <w:r w:rsidRPr="00267BA8">
        <w:rPr>
          <w:rFonts w:ascii="Book Antiqua" w:hAnsi="Book Antiqua"/>
        </w:rPr>
        <w:t>]</w:t>
      </w:r>
    </w:p>
    <w:p w14:paraId="50A69FE9" w14:textId="46B86D2B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6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Fernández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ad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Trebick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Amoro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ustot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es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ulofe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rc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eved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uhrman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ur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ánchez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pp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Caracen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arga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Bañare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ian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Janick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Albillo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lessandri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orian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Welzel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Lalema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erbe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ottard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Merl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oenraa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aliba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Paves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al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Ginès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Angeli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rroy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V;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uropea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und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o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ud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hron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ilu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(EF-</w:t>
      </w:r>
      <w:proofErr w:type="spellStart"/>
      <w:r w:rsidRPr="00267BA8">
        <w:rPr>
          <w:rFonts w:ascii="Book Antiqua" w:hAnsi="Book Antiqua"/>
        </w:rPr>
        <w:t>Clif</w:t>
      </w:r>
      <w:proofErr w:type="spellEnd"/>
      <w:r w:rsidRPr="00267BA8">
        <w:rPr>
          <w:rFonts w:ascii="Book Antiqua" w:hAnsi="Book Antiqua"/>
        </w:rPr>
        <w:t>)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ultidrug-resista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acterial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fection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ecompensate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nd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cute-on-chron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failur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urope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J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Hepat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9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70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98-411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039138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016/j.jhep.2018.10.027]</w:t>
      </w:r>
    </w:p>
    <w:p w14:paraId="23519E1D" w14:textId="6D0B930A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7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Chang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JY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i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o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y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S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Joo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E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e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M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u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K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im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KN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u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A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mergenc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of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mpin-resista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taphylococc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ft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administratio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atients.</w:t>
      </w:r>
      <w:r>
        <w:rPr>
          <w:rStyle w:val="apple-converted-space"/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  <w:i/>
          <w:iCs/>
        </w:rPr>
        <w:t>PLoS</w:t>
      </w:r>
      <w:proofErr w:type="spellEnd"/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One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17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2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0186120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8982166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1371/journal.pone.0186120]</w:t>
      </w:r>
    </w:p>
    <w:p w14:paraId="0D2B8AAA" w14:textId="34AFB2EC" w:rsidR="00267BA8" w:rsidRPr="00267BA8" w:rsidRDefault="00267BA8" w:rsidP="00267BA8">
      <w:pPr>
        <w:pStyle w:val="NormalWeb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267BA8">
        <w:rPr>
          <w:rFonts w:ascii="Book Antiqua" w:hAnsi="Book Antiqua"/>
        </w:rPr>
        <w:t>88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Yu</w:t>
      </w:r>
      <w:r>
        <w:rPr>
          <w:rFonts w:ascii="Book Antiqua" w:hAnsi="Book Antiqua"/>
          <w:b/>
          <w:bCs/>
        </w:rPr>
        <w:t xml:space="preserve"> </w:t>
      </w:r>
      <w:r w:rsidRPr="00267BA8">
        <w:rPr>
          <w:rFonts w:ascii="Book Antiqua" w:hAnsi="Book Antiqua"/>
          <w:b/>
          <w:bCs/>
        </w:rPr>
        <w:t>X</w:t>
      </w:r>
      <w:r w:rsidRPr="00267BA8">
        <w:rPr>
          <w:rFonts w:ascii="Book Antiqua" w:hAnsi="Book Antiqua"/>
        </w:rPr>
        <w:t>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Jin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o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i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u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,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Su</w:t>
      </w:r>
      <w:proofErr w:type="spellEnd"/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J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She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Zhe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B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u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Q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,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Xia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Y.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Rifaxim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odulate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G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Microbiota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o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Preven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Hepatic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Encephalopathy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n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Liver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Cirrhosis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Without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Impacting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the</w:t>
      </w:r>
      <w:r>
        <w:rPr>
          <w:rFonts w:ascii="Book Antiqua" w:hAnsi="Book Antiqua"/>
        </w:rPr>
        <w:t xml:space="preserve"> </w:t>
      </w:r>
      <w:proofErr w:type="spellStart"/>
      <w:r w:rsidRPr="00267BA8">
        <w:rPr>
          <w:rFonts w:ascii="Book Antiqua" w:hAnsi="Book Antiqua"/>
        </w:rPr>
        <w:t>Resistome</w:t>
      </w:r>
      <w:proofErr w:type="spellEnd"/>
      <w:r w:rsidRPr="00267BA8">
        <w:rPr>
          <w:rFonts w:ascii="Book Antiqua" w:hAnsi="Book Antiqua"/>
        </w:rPr>
        <w:t>.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i/>
          <w:iCs/>
        </w:rPr>
        <w:t>Fron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Cell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Infect</w:t>
      </w:r>
      <w:r>
        <w:rPr>
          <w:rFonts w:ascii="Book Antiqua" w:hAnsi="Book Antiqua"/>
          <w:i/>
          <w:iCs/>
        </w:rPr>
        <w:t xml:space="preserve"> </w:t>
      </w:r>
      <w:r w:rsidRPr="00267BA8">
        <w:rPr>
          <w:rFonts w:ascii="Book Antiqua" w:hAnsi="Book Antiqua"/>
          <w:i/>
          <w:iCs/>
        </w:rPr>
        <w:t>Microbiol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2021;</w:t>
      </w:r>
      <w:r>
        <w:rPr>
          <w:rStyle w:val="apple-converted-space"/>
          <w:rFonts w:ascii="Book Antiqua" w:hAnsi="Book Antiqua"/>
        </w:rPr>
        <w:t xml:space="preserve"> </w:t>
      </w:r>
      <w:r w:rsidRPr="00267BA8">
        <w:rPr>
          <w:rFonts w:ascii="Book Antiqua" w:hAnsi="Book Antiqua"/>
          <w:b/>
          <w:bCs/>
        </w:rPr>
        <w:t>11</w:t>
      </w:r>
      <w:r w:rsidRPr="00267BA8">
        <w:rPr>
          <w:rFonts w:ascii="Book Antiqua" w:hAnsi="Book Antiqua"/>
        </w:rPr>
        <w:t>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761192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[PMID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35118004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DOI:</w:t>
      </w:r>
      <w:r>
        <w:rPr>
          <w:rFonts w:ascii="Book Antiqua" w:hAnsi="Book Antiqua"/>
        </w:rPr>
        <w:t xml:space="preserve"> </w:t>
      </w:r>
      <w:r w:rsidRPr="00267BA8">
        <w:rPr>
          <w:rFonts w:ascii="Book Antiqua" w:hAnsi="Book Antiqua"/>
        </w:rPr>
        <w:t>10.3389/fcimb.2021.761192]</w:t>
      </w:r>
    </w:p>
    <w:p w14:paraId="5DC27A59" w14:textId="0B116DA8" w:rsidR="00A77B3E" w:rsidRDefault="00A77B3E">
      <w:pPr>
        <w:spacing w:line="360" w:lineRule="auto"/>
        <w:jc w:val="both"/>
      </w:pPr>
    </w:p>
    <w:p w14:paraId="08DC9056" w14:textId="77777777" w:rsidR="00A77B3E" w:rsidRDefault="00A77B3E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099EB38" w14:textId="77777777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7BE16AC1" w14:textId="151F6E1E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  <w:szCs w:val="20"/>
        </w:rPr>
        <w:t>Conflict-of-interest</w:t>
      </w:r>
      <w:r w:rsidR="00267BA8">
        <w:rPr>
          <w:rFonts w:ascii="Book Antiqua" w:eastAsia="Book Antiqua" w:hAnsi="Book Antiqua" w:cs="Book Antiqua"/>
          <w:b/>
          <w:bCs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b/>
          <w:bCs/>
          <w:color w:val="000000"/>
          <w:szCs w:val="20"/>
        </w:rPr>
        <w:t>statement:</w:t>
      </w:r>
      <w:r w:rsidR="00267BA8">
        <w:rPr>
          <w:rFonts w:ascii="Book Antiqua" w:eastAsia="Book Antiqua" w:hAnsi="Book Antiqua" w:cs="Book Antiqua"/>
          <w:b/>
          <w:bCs/>
          <w:color w:val="000000"/>
          <w:szCs w:val="2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r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flic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tere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utho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ntribu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ffor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anuscript.</w:t>
      </w:r>
    </w:p>
    <w:p w14:paraId="11C95CC9" w14:textId="77777777" w:rsidR="00A77B3E" w:rsidRDefault="00A77B3E">
      <w:pPr>
        <w:spacing w:line="360" w:lineRule="auto"/>
        <w:jc w:val="both"/>
      </w:pPr>
    </w:p>
    <w:p w14:paraId="74F9496F" w14:textId="0EE983C0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267BA8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pen-acces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a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a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lec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-ho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dit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u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-review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rs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cordanc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it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re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ommo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ttributi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NonCommercial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C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Y-N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4.0)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hich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rmit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ther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o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stribute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mix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dapt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uil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p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l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licen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i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erivativ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n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ifferen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erm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vid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rigin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ork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roper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u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n-commercial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e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https://creativecommons.org/Licenses/by-nc/4.0/</w:t>
      </w:r>
    </w:p>
    <w:p w14:paraId="1A830CEE" w14:textId="77777777" w:rsidR="00A77B3E" w:rsidRDefault="00A77B3E">
      <w:pPr>
        <w:spacing w:line="360" w:lineRule="auto"/>
        <w:jc w:val="both"/>
      </w:pPr>
    </w:p>
    <w:p w14:paraId="3093C5A0" w14:textId="34B447E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rovenance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nd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eer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view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nvite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rticle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xternall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e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reviewed.</w:t>
      </w:r>
    </w:p>
    <w:p w14:paraId="301169B0" w14:textId="2FD2E46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odel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ingl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lind</w:t>
      </w:r>
    </w:p>
    <w:p w14:paraId="27104142" w14:textId="1BF9E3B2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rresponding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's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Membership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ofessional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ocieties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ociet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of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edical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ist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nch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es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Physician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ssociation.</w:t>
      </w:r>
    </w:p>
    <w:p w14:paraId="35A43CEC" w14:textId="77777777" w:rsidR="00A77B3E" w:rsidRDefault="00A77B3E">
      <w:pPr>
        <w:spacing w:line="360" w:lineRule="auto"/>
        <w:jc w:val="both"/>
      </w:pPr>
    </w:p>
    <w:p w14:paraId="78C1E932" w14:textId="6E4B8FE2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tarted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eptemb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6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421C1D99" w14:textId="03EA7178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First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decision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ovembe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5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2022</w:t>
      </w:r>
    </w:p>
    <w:p w14:paraId="4BA848C7" w14:textId="06803925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Article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in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ress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1FCDE1A" w14:textId="77777777" w:rsidR="00A77B3E" w:rsidRDefault="00A77B3E">
      <w:pPr>
        <w:spacing w:line="360" w:lineRule="auto"/>
        <w:jc w:val="both"/>
      </w:pPr>
    </w:p>
    <w:p w14:paraId="2CE13CD3" w14:textId="067F0831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Specialty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type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astroenterolog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n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946FE4">
        <w:rPr>
          <w:rFonts w:ascii="Book Antiqua" w:eastAsia="Book Antiqua" w:hAnsi="Book Antiqua" w:cs="Book Antiqua"/>
          <w:color w:val="000000"/>
        </w:rPr>
        <w:t>h</w:t>
      </w:r>
      <w:r>
        <w:rPr>
          <w:rFonts w:ascii="Book Antiqua" w:eastAsia="Book Antiqua" w:hAnsi="Book Antiqua" w:cs="Book Antiqua"/>
          <w:color w:val="000000"/>
        </w:rPr>
        <w:t>epatology</w:t>
      </w:r>
    </w:p>
    <w:p w14:paraId="57E73907" w14:textId="6A8D517D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Country/Territory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f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origin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hina</w:t>
      </w:r>
    </w:p>
    <w:p w14:paraId="5C839B3B" w14:textId="030D02D1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t>Peer-review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report’s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cientific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quality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3FE71088" w14:textId="73772C76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Excellent)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1E72130A" w14:textId="2C81C049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Very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ood)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</w:t>
      </w:r>
    </w:p>
    <w:p w14:paraId="1951341D" w14:textId="5948B4B0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Good)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C</w:t>
      </w:r>
    </w:p>
    <w:p w14:paraId="5B48E8F7" w14:textId="3E28E790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D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Fair)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171E40EC" w14:textId="18D61DAD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color w:val="000000"/>
        </w:rPr>
        <w:t>Grad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E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(Poor)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0</w:t>
      </w:r>
    </w:p>
    <w:p w14:paraId="7EAD5481" w14:textId="77777777" w:rsidR="00A77B3E" w:rsidRDefault="00A77B3E">
      <w:pPr>
        <w:spacing w:line="360" w:lineRule="auto"/>
        <w:jc w:val="both"/>
      </w:pPr>
    </w:p>
    <w:p w14:paraId="6EA1AB1A" w14:textId="557E4FDB" w:rsidR="00A17D52" w:rsidRDefault="000A63E5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>
        <w:rPr>
          <w:rFonts w:ascii="Book Antiqua" w:eastAsia="Book Antiqua" w:hAnsi="Book Antiqua" w:cs="Book Antiqua"/>
          <w:b/>
          <w:color w:val="000000"/>
        </w:rPr>
        <w:lastRenderedPageBreak/>
        <w:t>P-Reviewer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Gazouli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M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Greece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Kuma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</w:t>
      </w:r>
      <w:r w:rsidR="00946FE4">
        <w:rPr>
          <w:rFonts w:ascii="Book Antiqua" w:eastAsia="Book Antiqua" w:hAnsi="Book Antiqua" w:cs="Book Antiqua"/>
          <w:color w:val="000000"/>
        </w:rPr>
        <w:t>, United States</w:t>
      </w:r>
      <w:r>
        <w:rPr>
          <w:rFonts w:ascii="Book Antiqua" w:eastAsia="Book Antiqua" w:hAnsi="Book Antiqua" w:cs="Book Antiqua"/>
          <w:color w:val="000000"/>
        </w:rPr>
        <w:t>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Oura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S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apan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Pitton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proofErr w:type="spellStart"/>
      <w:r>
        <w:rPr>
          <w:rFonts w:ascii="Book Antiqua" w:eastAsia="Book Antiqua" w:hAnsi="Book Antiqua" w:cs="Book Antiqua"/>
          <w:color w:val="000000"/>
        </w:rPr>
        <w:t>Rissardo</w:t>
      </w:r>
      <w:proofErr w:type="spellEnd"/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J,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Brazil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S-Editor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46FE4" w:rsidRPr="00946FE4">
        <w:rPr>
          <w:rFonts w:ascii="Book Antiqua" w:eastAsia="Book Antiqua" w:hAnsi="Book Antiqua" w:cs="Book Antiqua"/>
          <w:bCs/>
          <w:color w:val="000000"/>
        </w:rPr>
        <w:t>Zhang H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-Editor: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F4088" w:rsidRPr="002F4088">
        <w:rPr>
          <w:rFonts w:ascii="Book Antiqua" w:eastAsia="Book Antiqua" w:hAnsi="Book Antiqua" w:cs="Book Antiqua"/>
          <w:bCs/>
          <w:color w:val="000000"/>
        </w:rPr>
        <w:t>A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P-Editor:</w:t>
      </w:r>
      <w:r w:rsidR="007D079B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D079B" w:rsidRPr="00946FE4">
        <w:rPr>
          <w:rFonts w:ascii="Book Antiqua" w:eastAsia="Book Antiqua" w:hAnsi="Book Antiqua" w:cs="Book Antiqua"/>
          <w:bCs/>
          <w:color w:val="000000"/>
        </w:rPr>
        <w:t>Zhang H</w:t>
      </w:r>
    </w:p>
    <w:p w14:paraId="5A8FD099" w14:textId="745B5390" w:rsidR="00A77B3E" w:rsidRDefault="00267BA8">
      <w:pPr>
        <w:spacing w:line="360" w:lineRule="auto"/>
        <w:jc w:val="both"/>
        <w:sectPr w:rsidR="00A77B3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5A426176" w14:textId="4E5DAE3C" w:rsidR="00A77B3E" w:rsidRDefault="000A63E5">
      <w:pPr>
        <w:spacing w:line="360" w:lineRule="auto"/>
        <w:jc w:val="both"/>
      </w:pPr>
      <w:r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267BA8">
        <w:rPr>
          <w:rFonts w:ascii="Book Antiqua" w:eastAsia="Book Antiqua" w:hAnsi="Book Antiqua" w:cs="Book Antiqua"/>
          <w:b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Legends</w:t>
      </w:r>
    </w:p>
    <w:p w14:paraId="4B65C4C3" w14:textId="1810A25E" w:rsidR="00F45A4F" w:rsidRDefault="00CC6F71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rFonts w:ascii="Book Antiqua" w:eastAsia="Book Antiqua" w:hAnsi="Book Antiqua" w:cs="Book Antiqua"/>
          <w:b/>
          <w:bCs/>
          <w:noProof/>
          <w:color w:val="000000"/>
        </w:rPr>
        <w:drawing>
          <wp:inline distT="0" distB="0" distL="0" distR="0" wp14:anchorId="5131A858" wp14:editId="134F349D">
            <wp:extent cx="3209551" cy="431902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9551" cy="4319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E55A05" w14:textId="473806B2" w:rsidR="00A77B3E" w:rsidRDefault="000A63E5">
      <w:pPr>
        <w:spacing w:line="360" w:lineRule="auto"/>
        <w:jc w:val="both"/>
      </w:pPr>
      <w:r w:rsidRPr="00A17D52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1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On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backgrou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liver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cirrhosis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with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hepatic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dysfunction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proofErr w:type="spellStart"/>
      <w:r w:rsidRPr="00A17D52">
        <w:rPr>
          <w:rFonts w:ascii="Book Antiqua" w:eastAsia="Book Antiqua" w:hAnsi="Book Antiqua" w:cs="Book Antiqua"/>
          <w:b/>
          <w:bCs/>
          <w:color w:val="000000"/>
        </w:rPr>
        <w:t>dysbiotic</w:t>
      </w:r>
      <w:proofErr w:type="spellEnd"/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gut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microbiota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ts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byproducts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cluding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mmonia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endotoxin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cross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mpaire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testinal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barrier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stimulat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nat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mmun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responses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liver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lea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o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systemic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flammation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hyperammonemia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endotoxemia.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NF-α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A17D52">
        <w:rPr>
          <w:rFonts w:ascii="Book Antiqua" w:eastAsia="Book Antiqua" w:hAnsi="Book Antiqua" w:cs="Book Antiqua"/>
          <w:color w:val="000000"/>
        </w:rPr>
        <w:t>T</w:t>
      </w:r>
      <w:r>
        <w:rPr>
          <w:rFonts w:ascii="Book Antiqua" w:eastAsia="Book Antiqua" w:hAnsi="Book Antiqua" w:cs="Book Antiqua"/>
          <w:color w:val="000000"/>
        </w:rPr>
        <w:t>umor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necrosis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factor-alpha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Ls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A17D52"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</w:rPr>
        <w:t>nterleukins;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IFN:</w:t>
      </w:r>
      <w:r w:rsidR="00267BA8">
        <w:rPr>
          <w:rFonts w:ascii="Book Antiqua" w:eastAsia="Book Antiqua" w:hAnsi="Book Antiqua" w:cs="Book Antiqua"/>
          <w:color w:val="000000"/>
        </w:rPr>
        <w:t xml:space="preserve"> </w:t>
      </w:r>
      <w:r w:rsidR="00A17D52">
        <w:rPr>
          <w:rFonts w:ascii="Book Antiqua" w:eastAsia="Book Antiqua" w:hAnsi="Book Antiqua" w:cs="Book Antiqua"/>
          <w:color w:val="000000"/>
        </w:rPr>
        <w:t>I</w:t>
      </w:r>
      <w:r>
        <w:rPr>
          <w:rFonts w:ascii="Book Antiqua" w:eastAsia="Book Antiqua" w:hAnsi="Book Antiqua" w:cs="Book Antiqua"/>
          <w:color w:val="000000"/>
        </w:rPr>
        <w:t>nterferon.</w:t>
      </w:r>
    </w:p>
    <w:p w14:paraId="34F0CF05" w14:textId="4C60F4A7" w:rsidR="00F45A4F" w:rsidRDefault="00A17D52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>
        <w:rPr>
          <w:rFonts w:ascii="Book Antiqua" w:eastAsia="Book Antiqua" w:hAnsi="Book Antiqua" w:cs="Book Antiqua"/>
          <w:b/>
          <w:bCs/>
          <w:color w:val="000000"/>
        </w:rPr>
        <w:br w:type="page"/>
      </w:r>
      <w:r w:rsidR="00CC6F71">
        <w:rPr>
          <w:rFonts w:ascii="Book Antiqua" w:eastAsia="Book Antiqua" w:hAnsi="Book Antiqua" w:cs="Book Antiqua"/>
          <w:b/>
          <w:bCs/>
          <w:noProof/>
          <w:color w:val="000000"/>
        </w:rPr>
        <w:lastRenderedPageBreak/>
        <w:drawing>
          <wp:inline distT="0" distB="0" distL="0" distR="0" wp14:anchorId="3E9687CE" wp14:editId="74EEC421">
            <wp:extent cx="3870968" cy="3590551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70968" cy="35905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36586F" w14:textId="5F994753" w:rsidR="00F45A4F" w:rsidRPr="00DE455D" w:rsidRDefault="000A63E5" w:rsidP="00DE455D">
      <w:pPr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  <w:r w:rsidRPr="00A17D52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2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Systemic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flammation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hyperammonemia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endotoxemia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fluenc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permeability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blood-brain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barrier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resulting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in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neuroinﬂammation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low-grad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cerebral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edema,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contributing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o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pathogenesis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of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minimal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hepatic</w:t>
      </w:r>
      <w:r w:rsidR="00267BA8" w:rsidRPr="00A17D52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A17D52">
        <w:rPr>
          <w:rFonts w:ascii="Book Antiqua" w:eastAsia="Book Antiqua" w:hAnsi="Book Antiqua" w:cs="Book Antiqua"/>
          <w:b/>
          <w:bCs/>
          <w:color w:val="000000"/>
        </w:rPr>
        <w:t>encephalopathy.</w:t>
      </w:r>
      <w:r w:rsidR="00DE455D">
        <w:rPr>
          <w:rFonts w:ascii="Book Antiqua" w:eastAsia="Book Antiqua" w:hAnsi="Book Antiqua" w:cs="Book Antiqua" w:hint="eastAsia"/>
          <w:b/>
          <w:bCs/>
          <w:color w:val="000000"/>
        </w:rPr>
        <w:t xml:space="preserve"> </w:t>
      </w:r>
      <w:r w:rsidR="00DE455D">
        <w:rPr>
          <w:rFonts w:ascii="Book Antiqua" w:eastAsia="Book Antiqua" w:hAnsi="Book Antiqua" w:cs="Book Antiqua"/>
          <w:color w:val="000000"/>
        </w:rPr>
        <w:t>TNF-α: Tumor necrosis factor-alpha.</w:t>
      </w:r>
    </w:p>
    <w:p w14:paraId="20960210" w14:textId="70A7F386" w:rsidR="00DE455D" w:rsidRDefault="00DE455D" w:rsidP="00F45A4F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  <w:sectPr w:rsidR="00DE455D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919CEB5" w14:textId="64D6D428" w:rsidR="00F45A4F" w:rsidRPr="00F45A4F" w:rsidRDefault="00F45A4F" w:rsidP="00F45A4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</w:rPr>
      </w:pPr>
      <w:r w:rsidRPr="00F45A4F">
        <w:rPr>
          <w:rFonts w:ascii="Book Antiqua" w:hAnsi="Book Antiqua"/>
          <w:b/>
          <w:bCs/>
        </w:rPr>
        <w:lastRenderedPageBreak/>
        <w:t>Table 1</w:t>
      </w:r>
      <w:bookmarkStart w:id="2" w:name="_Hlk114644083"/>
      <w:r w:rsidRPr="00F45A4F">
        <w:rPr>
          <w:rFonts w:ascii="Book Antiqua" w:hAnsi="Book Antiqua"/>
          <w:b/>
          <w:bCs/>
        </w:rPr>
        <w:t xml:space="preserve"> Clinical studies of gut microbiota dysbiosis in cirrhotic patients with minimal hepatic encephalopathy</w:t>
      </w:r>
      <w:bookmarkEnd w:id="2"/>
    </w:p>
    <w:tbl>
      <w:tblPr>
        <w:tblStyle w:val="TableGrid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9"/>
        <w:gridCol w:w="1470"/>
        <w:gridCol w:w="1200"/>
        <w:gridCol w:w="1326"/>
        <w:gridCol w:w="1270"/>
        <w:gridCol w:w="1043"/>
        <w:gridCol w:w="1920"/>
        <w:gridCol w:w="3822"/>
      </w:tblGrid>
      <w:tr w:rsidR="00F45A4F" w:rsidRPr="001F4892" w14:paraId="155EBA92" w14:textId="77777777" w:rsidTr="006E0C7E">
        <w:trPr>
          <w:trHeight w:val="850"/>
          <w:jc w:val="center"/>
        </w:trPr>
        <w:tc>
          <w:tcPr>
            <w:tcW w:w="41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1BBFDC" w14:textId="265C875D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bookmarkStart w:id="3" w:name="_Hlk114644485"/>
            <w:r>
              <w:rPr>
                <w:rFonts w:ascii="Book Antiqua" w:hAnsi="Book Antiqua" w:cs="Times New Roman"/>
                <w:b/>
                <w:bCs/>
              </w:rPr>
              <w:t>Ref.</w:t>
            </w:r>
          </w:p>
        </w:tc>
        <w:tc>
          <w:tcPr>
            <w:tcW w:w="4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9C270C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1F4892">
              <w:rPr>
                <w:rFonts w:ascii="Book Antiqua" w:hAnsi="Book Antiqua" w:cs="Times New Roman"/>
                <w:b/>
                <w:bCs/>
              </w:rPr>
              <w:t>Nationality</w:t>
            </w:r>
          </w:p>
        </w:tc>
        <w:tc>
          <w:tcPr>
            <w:tcW w:w="52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953F0F" w14:textId="6F87BC2B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1F4892">
              <w:rPr>
                <w:rFonts w:ascii="Book Antiqua" w:hAnsi="Book Antiqua" w:cs="Times New Roman"/>
                <w:b/>
                <w:bCs/>
              </w:rPr>
              <w:t>Number of</w:t>
            </w:r>
            <w:r w:rsidR="006E0C7E">
              <w:rPr>
                <w:rFonts w:ascii="Book Antiqua" w:hAnsi="Book Antiqua" w:cs="Times New Roman" w:hint="eastAsia"/>
                <w:b/>
                <w:bCs/>
              </w:rPr>
              <w:t xml:space="preserve"> </w:t>
            </w:r>
            <w:r w:rsidR="006E0C7E">
              <w:rPr>
                <w:rFonts w:ascii="Book Antiqua" w:hAnsi="Book Antiqua" w:cs="Times New Roman"/>
                <w:b/>
                <w:bCs/>
              </w:rPr>
              <w:t>p</w:t>
            </w:r>
            <w:r w:rsidRPr="001F4892">
              <w:rPr>
                <w:rFonts w:ascii="Book Antiqua" w:hAnsi="Book Antiqua" w:cs="Times New Roman"/>
                <w:b/>
                <w:bCs/>
              </w:rPr>
              <w:t>atients</w:t>
            </w:r>
          </w:p>
        </w:tc>
        <w:tc>
          <w:tcPr>
            <w:tcW w:w="57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452C35" w14:textId="1CA4F43E" w:rsidR="00F45A4F" w:rsidRPr="006E0C7E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000000" w:themeColor="text1"/>
              </w:rPr>
            </w:pPr>
            <w:r w:rsidRPr="001F4892">
              <w:rPr>
                <w:rFonts w:ascii="Book Antiqua" w:hAnsi="Book Antiqua" w:cs="Times New Roman"/>
                <w:b/>
                <w:bCs/>
                <w:color w:val="000000" w:themeColor="text1"/>
              </w:rPr>
              <w:t>Etiology of</w:t>
            </w:r>
            <w:r w:rsidR="006E0C7E">
              <w:rPr>
                <w:rFonts w:ascii="Book Antiqua" w:hAnsi="Book Antiqua" w:cs="Times New Roman" w:hint="eastAsia"/>
                <w:b/>
                <w:bCs/>
                <w:color w:val="000000" w:themeColor="text1"/>
              </w:rPr>
              <w:t xml:space="preserve"> </w:t>
            </w:r>
            <w:r w:rsidRPr="001F4892">
              <w:rPr>
                <w:rFonts w:ascii="Book Antiqua" w:hAnsi="Book Antiqua" w:cs="Times New Roman"/>
                <w:b/>
                <w:bCs/>
                <w:color w:val="000000" w:themeColor="text1"/>
              </w:rPr>
              <w:t>cirrhosis</w:t>
            </w:r>
          </w:p>
        </w:tc>
        <w:tc>
          <w:tcPr>
            <w:tcW w:w="43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9FD47C" w14:textId="5E80E37C" w:rsidR="00F45A4F" w:rsidRPr="001F4892" w:rsidRDefault="00F45A4F" w:rsidP="00FC1256">
            <w:pPr>
              <w:shd w:val="clear" w:color="auto" w:fill="FCFDFE"/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  <w:color w:val="2A2B2E"/>
              </w:rPr>
            </w:pPr>
            <w:r w:rsidRPr="001F4892">
              <w:rPr>
                <w:rFonts w:ascii="Book Antiqua" w:hAnsi="Book Antiqua" w:cs="Times New Roman"/>
                <w:b/>
                <w:bCs/>
                <w:color w:val="2A2B2E"/>
              </w:rPr>
              <w:t>MHE</w:t>
            </w:r>
            <w:r w:rsidR="006E0C7E">
              <w:rPr>
                <w:rFonts w:ascii="Book Antiqua" w:hAnsi="Book Antiqua" w:cs="Times New Roman" w:hint="eastAsia"/>
                <w:b/>
                <w:bCs/>
                <w:color w:val="2A2B2E"/>
              </w:rPr>
              <w:t xml:space="preserve"> </w:t>
            </w:r>
            <w:r w:rsidRPr="001F4892">
              <w:rPr>
                <w:rFonts w:ascii="Book Antiqua" w:hAnsi="Book Antiqua" w:cs="Times New Roman"/>
                <w:b/>
                <w:bCs/>
                <w:color w:val="2A2B2E"/>
              </w:rPr>
              <w:t>diagnosis</w:t>
            </w:r>
          </w:p>
        </w:tc>
        <w:tc>
          <w:tcPr>
            <w:tcW w:w="35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A77BF4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1F4892">
              <w:rPr>
                <w:rFonts w:ascii="Book Antiqua" w:hAnsi="Book Antiqua" w:cs="Times New Roman"/>
                <w:b/>
                <w:bCs/>
              </w:rPr>
              <w:t>Sample</w:t>
            </w:r>
          </w:p>
        </w:tc>
        <w:tc>
          <w:tcPr>
            <w:tcW w:w="65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4B107E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1F4892">
              <w:rPr>
                <w:rFonts w:ascii="Book Antiqua" w:hAnsi="Book Antiqua" w:cs="Times New Roman"/>
                <w:b/>
                <w:bCs/>
              </w:rPr>
              <w:t>Method</w:t>
            </w:r>
          </w:p>
        </w:tc>
        <w:tc>
          <w:tcPr>
            <w:tcW w:w="153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C464DF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1F4892">
              <w:rPr>
                <w:rFonts w:ascii="Book Antiqua" w:hAnsi="Book Antiqua" w:cs="Times New Roman"/>
                <w:b/>
                <w:bCs/>
              </w:rPr>
              <w:t>Microbiota alteration</w:t>
            </w:r>
          </w:p>
        </w:tc>
      </w:tr>
      <w:tr w:rsidR="00F45A4F" w:rsidRPr="001F4892" w14:paraId="08623E23" w14:textId="77777777" w:rsidTr="006E0C7E">
        <w:trPr>
          <w:trHeight w:val="850"/>
          <w:jc w:val="center"/>
        </w:trPr>
        <w:tc>
          <w:tcPr>
            <w:tcW w:w="414" w:type="pct"/>
            <w:tcBorders>
              <w:top w:val="single" w:sz="4" w:space="0" w:color="auto"/>
            </w:tcBorders>
            <w:vAlign w:val="center"/>
          </w:tcPr>
          <w:p w14:paraId="186284B6" w14:textId="54B478AB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Zhang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et al</w: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aaGFuZzwvQXV0aG9yPjxZZWFyPjIwMTM8L1llYXI+PFJl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 </w:instrTex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aaGFuZzwvQXV0aG9yPjxZZWFyPjIwMTM8L1llYXI+PFJl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.DATA </w:instrText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end"/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separate"/>
            </w:r>
            <w:r w:rsidRPr="001F4892">
              <w:rPr>
                <w:rFonts w:ascii="Book Antiqua" w:hAnsi="Book Antiqua" w:cs="Times New Roman"/>
                <w:noProof/>
                <w:vertAlign w:val="superscript"/>
              </w:rPr>
              <w:t>[8]</w:t>
            </w:r>
            <w:r w:rsidRPr="001F4892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96" w:type="pct"/>
            <w:tcBorders>
              <w:top w:val="single" w:sz="4" w:space="0" w:color="auto"/>
            </w:tcBorders>
            <w:vAlign w:val="center"/>
          </w:tcPr>
          <w:p w14:paraId="1689ECFF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hina</w:t>
            </w:r>
          </w:p>
        </w:tc>
        <w:tc>
          <w:tcPr>
            <w:tcW w:w="529" w:type="pct"/>
            <w:tcBorders>
              <w:top w:val="single" w:sz="4" w:space="0" w:color="auto"/>
            </w:tcBorders>
            <w:vAlign w:val="center"/>
          </w:tcPr>
          <w:p w14:paraId="4455B2ED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51</w:t>
            </w:r>
          </w:p>
        </w:tc>
        <w:tc>
          <w:tcPr>
            <w:tcW w:w="576" w:type="pct"/>
            <w:tcBorders>
              <w:top w:val="single" w:sz="4" w:space="0" w:color="auto"/>
            </w:tcBorders>
            <w:vAlign w:val="center"/>
          </w:tcPr>
          <w:p w14:paraId="62631DF2" w14:textId="66EAC235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AIH, HBV,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 xml:space="preserve">PBC, </w:t>
            </w:r>
            <w:r>
              <w:rPr>
                <w:rFonts w:ascii="Book Antiqua" w:hAnsi="Book Antiqua" w:cs="Times New Roman"/>
              </w:rPr>
              <w:t>a</w:t>
            </w:r>
            <w:r w:rsidRPr="001F4892">
              <w:rPr>
                <w:rFonts w:ascii="Book Antiqua" w:hAnsi="Book Antiqua" w:cs="Times New Roman"/>
              </w:rPr>
              <w:t>lcohol</w:t>
            </w:r>
          </w:p>
        </w:tc>
        <w:tc>
          <w:tcPr>
            <w:tcW w:w="431" w:type="pct"/>
            <w:tcBorders>
              <w:top w:val="single" w:sz="4" w:space="0" w:color="auto"/>
            </w:tcBorders>
            <w:vAlign w:val="center"/>
          </w:tcPr>
          <w:p w14:paraId="57A67379" w14:textId="69294EE6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NCT-A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DST</w:t>
            </w:r>
          </w:p>
        </w:tc>
        <w:tc>
          <w:tcPr>
            <w:tcW w:w="356" w:type="pct"/>
            <w:tcBorders>
              <w:top w:val="single" w:sz="4" w:space="0" w:color="auto"/>
            </w:tcBorders>
            <w:vAlign w:val="center"/>
          </w:tcPr>
          <w:p w14:paraId="27A8BADB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659" w:type="pct"/>
            <w:tcBorders>
              <w:top w:val="single" w:sz="4" w:space="0" w:color="auto"/>
            </w:tcBorders>
            <w:vAlign w:val="center"/>
          </w:tcPr>
          <w:p w14:paraId="3A3242A3" w14:textId="3508740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pyrosequencing</w:t>
            </w:r>
          </w:p>
        </w:tc>
        <w:tc>
          <w:tcPr>
            <w:tcW w:w="1539" w:type="pct"/>
            <w:tcBorders>
              <w:top w:val="single" w:sz="4" w:space="0" w:color="auto"/>
            </w:tcBorders>
            <w:vAlign w:val="center"/>
          </w:tcPr>
          <w:p w14:paraId="35333418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Enriched </w:t>
            </w:r>
            <w:r w:rsidRPr="001F4892">
              <w:rPr>
                <w:rFonts w:ascii="Book Antiqua" w:hAnsi="Book Antiqua" w:cs="Times New Roman"/>
                <w:i/>
                <w:iCs/>
              </w:rPr>
              <w:t xml:space="preserve">Streptococcus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salivarius</w:t>
            </w:r>
            <w:proofErr w:type="spellEnd"/>
          </w:p>
        </w:tc>
      </w:tr>
      <w:tr w:rsidR="00F45A4F" w:rsidRPr="001F4892" w14:paraId="32425F7B" w14:textId="77777777" w:rsidTr="006E0C7E">
        <w:trPr>
          <w:trHeight w:val="1094"/>
          <w:jc w:val="center"/>
        </w:trPr>
        <w:tc>
          <w:tcPr>
            <w:tcW w:w="414" w:type="pct"/>
            <w:vAlign w:val="center"/>
          </w:tcPr>
          <w:p w14:paraId="76F83DCB" w14:textId="4BD2AE4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Wang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et al</w: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XYW5nPC9BdXRob3I+PFllYXI+MjAxOTwvWWVhcj48UmVj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=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 </w:instrTex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XYW5nPC9BdXRob3I+PFllYXI+MjAxOTwvWWVhcj48UmVj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=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.DATA </w:instrText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end"/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separate"/>
            </w:r>
            <w:r w:rsidRPr="001F4892">
              <w:rPr>
                <w:rFonts w:ascii="Book Antiqua" w:hAnsi="Book Antiqua" w:cs="Times New Roman"/>
                <w:noProof/>
                <w:vertAlign w:val="superscript"/>
              </w:rPr>
              <w:t>[14]</w:t>
            </w:r>
            <w:r w:rsidRPr="001F4892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96" w:type="pct"/>
            <w:vAlign w:val="center"/>
          </w:tcPr>
          <w:p w14:paraId="2C67824B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hina</w:t>
            </w:r>
          </w:p>
        </w:tc>
        <w:tc>
          <w:tcPr>
            <w:tcW w:w="529" w:type="pct"/>
            <w:vAlign w:val="center"/>
          </w:tcPr>
          <w:p w14:paraId="19FE4027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98</w:t>
            </w:r>
          </w:p>
        </w:tc>
        <w:tc>
          <w:tcPr>
            <w:tcW w:w="576" w:type="pct"/>
            <w:vAlign w:val="center"/>
          </w:tcPr>
          <w:p w14:paraId="139FF9DC" w14:textId="23112D65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HBV, HCV,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others</w:t>
            </w:r>
          </w:p>
        </w:tc>
        <w:tc>
          <w:tcPr>
            <w:tcW w:w="431" w:type="pct"/>
            <w:vAlign w:val="center"/>
          </w:tcPr>
          <w:p w14:paraId="7B413334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NCT-A DST</w:t>
            </w:r>
          </w:p>
        </w:tc>
        <w:tc>
          <w:tcPr>
            <w:tcW w:w="356" w:type="pct"/>
            <w:vAlign w:val="center"/>
          </w:tcPr>
          <w:p w14:paraId="0F563A45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659" w:type="pct"/>
            <w:vAlign w:val="center"/>
          </w:tcPr>
          <w:p w14:paraId="7A061D97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 sequencing</w:t>
            </w:r>
          </w:p>
        </w:tc>
        <w:tc>
          <w:tcPr>
            <w:tcW w:w="1539" w:type="pct"/>
            <w:vAlign w:val="center"/>
          </w:tcPr>
          <w:p w14:paraId="57AA105B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Enriched </w:t>
            </w:r>
            <w:r w:rsidRPr="001F4892">
              <w:rPr>
                <w:rFonts w:ascii="Book Antiqua" w:hAnsi="Book Antiqua" w:cs="Times New Roman"/>
                <w:i/>
                <w:iCs/>
              </w:rPr>
              <w:t>Proteobacteria</w:t>
            </w:r>
            <w:r w:rsidRPr="001F4892">
              <w:rPr>
                <w:rFonts w:ascii="Book Antiqua" w:hAnsi="Book Antiqua" w:cs="Times New Roman"/>
              </w:rPr>
              <w:t xml:space="preserve">, especially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Pasteurellaceae</w:t>
            </w:r>
            <w:proofErr w:type="spellEnd"/>
            <w:r w:rsidRPr="001F4892">
              <w:rPr>
                <w:rFonts w:ascii="Book Antiqua" w:hAnsi="Book Antiqua" w:cs="Times New Roman"/>
                <w:i/>
                <w:iCs/>
              </w:rPr>
              <w:t xml:space="preserve">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Haemophilus</w:t>
            </w:r>
            <w:proofErr w:type="spellEnd"/>
            <w:r w:rsidRPr="001F4892">
              <w:rPr>
                <w:rFonts w:ascii="Book Antiqua" w:hAnsi="Book Antiqua" w:cs="Times New Roman"/>
              </w:rPr>
              <w:t xml:space="preserve"> and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Alcaligenaceae</w:t>
            </w:r>
            <w:proofErr w:type="spellEnd"/>
            <w:r w:rsidRPr="001F4892">
              <w:rPr>
                <w:rFonts w:ascii="Book Antiqua" w:hAnsi="Book Antiqua" w:cs="Times New Roman"/>
                <w:i/>
                <w:iCs/>
              </w:rPr>
              <w:t xml:space="preserve">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Parasutterella</w:t>
            </w:r>
            <w:proofErr w:type="spellEnd"/>
          </w:p>
        </w:tc>
      </w:tr>
      <w:tr w:rsidR="00F45A4F" w:rsidRPr="001F4892" w14:paraId="179C296F" w14:textId="77777777" w:rsidTr="006E0C7E">
        <w:trPr>
          <w:trHeight w:val="850"/>
          <w:jc w:val="center"/>
        </w:trPr>
        <w:tc>
          <w:tcPr>
            <w:tcW w:w="414" w:type="pct"/>
            <w:vAlign w:val="center"/>
          </w:tcPr>
          <w:p w14:paraId="70795057" w14:textId="1CAABF3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Luo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et al</w:t>
            </w:r>
            <w:r w:rsidRPr="001F4892">
              <w:rPr>
                <w:rFonts w:ascii="Book Antiqua" w:hAnsi="Book Antiqua"/>
              </w:rPr>
              <w:fldChar w:fldCharType="begin"/>
            </w:r>
            <w:r w:rsidRPr="001F4892">
              <w:rPr>
                <w:rFonts w:ascii="Book Antiqua" w:hAnsi="Book Antiqua" w:cs="Times New Roman"/>
              </w:rPr>
              <w:instrText xml:space="preserve"> ADDIN EN.CITE &lt;EndNote&gt;&lt;Cite&gt;&lt;Author&gt;Luo&lt;/Author&gt;&lt;Year&gt;2022&lt;/Year&gt;&lt;RecNum&gt;369&lt;/RecNum&gt;&lt;DisplayText&gt;&lt;style face="superscript"&gt;[29]&lt;/style&gt;&lt;/DisplayText&gt;&lt;record&gt;&lt;rec-number&gt;369&lt;/rec-number&gt;&lt;foreign-keys&gt;&lt;key app="EN" db-id="t2asztevgawxdaex9psveaf5prpwa9p5ss9w" timestamp="1661436406"&gt;369&lt;/key&gt;&lt;/foreign-keys&gt;&lt;ref-type name="Journal Article"&gt;17&lt;/ref-type&gt;&lt;contributors&gt;&lt;authors&gt;&lt;author&gt;Luo, M.&lt;/author&gt;&lt;author&gt;Hu, F. R.&lt;/author&gt;&lt;author&gt;Xin, R. J.&lt;/author&gt;&lt;author&gt;Yao, L.&lt;/author&gt;&lt;author&gt;Hu, S. J.&lt;/author&gt;&lt;author&gt;Bai, F. H.&lt;/author&gt;&lt;/authors&gt;&lt;/contributors&gt;&lt;auth-address&gt;Department of Gastroenterology, People&amp;apos;s Hospital of Ningxia Hui Autonomous Region, Yinchuan, Ningxia Hui Autonomous Region, China.&lt;/auth-address&gt;&lt;titles&gt;&lt;title&gt;Altered gut microbiota is associated with sleep disturbances in patients with minimal hepatic encephalopathy caused by hepatitis B-related liver cirrhosis&lt;/title&gt;&lt;secondary-title&gt;Expert Rev Gastroenterol Hepatol&lt;/secondary-title&gt;&lt;alt-title&gt;Expert review of gastroenterology &amp;amp; hepatology&lt;/alt-title&gt;&lt;/titles&gt;&lt;alt-periodical&gt;&lt;full-title&gt;Expert Review of Gastroenterology &amp;amp; Hepatology&lt;/full-title&gt;&lt;/alt-periodical&gt;&lt;pages&gt;1-11&lt;/pages&gt;&lt;edition&gt;2022/08/10&lt;/edition&gt;&lt;keywords&gt;&lt;keyword&gt;Association&lt;/keyword&gt;&lt;keyword&gt;gut microbiota&lt;/keyword&gt;&lt;keyword&gt;liver cirrhosis&lt;/keyword&gt;&lt;keyword&gt;minimal hepatic encephalopathy&lt;/keyword&gt;&lt;keyword&gt;sleep disturbances&lt;/keyword&gt;&lt;/keywords&gt;&lt;dates&gt;&lt;year&gt;2022&lt;/year&gt;&lt;pub-dates&gt;&lt;date&gt;Aug 11&lt;/date&gt;&lt;/pub-dates&gt;&lt;/dates&gt;&lt;isbn&gt;1747-4124&lt;/isbn&gt;&lt;accession-num&gt;35942803&lt;/accession-num&gt;&lt;urls&gt;&lt;/urls&gt;&lt;electronic-resource-num&gt;10.1080/17474124.2022.2111300&lt;/electronic-resource-num&gt;&lt;remote-database-provider&gt;NLM&lt;/remote-database-provider&gt;&lt;language&gt;eng&lt;/language&gt;&lt;/record&gt;&lt;/Cite&gt;&lt;/EndNote&gt;</w:instrText>
            </w:r>
            <w:r w:rsidRPr="001F4892">
              <w:rPr>
                <w:rFonts w:ascii="Book Antiqua" w:hAnsi="Book Antiqua"/>
              </w:rPr>
              <w:fldChar w:fldCharType="separate"/>
            </w:r>
            <w:r w:rsidRPr="001F4892">
              <w:rPr>
                <w:rFonts w:ascii="Book Antiqua" w:hAnsi="Book Antiqua" w:cs="Times New Roman"/>
                <w:noProof/>
                <w:vertAlign w:val="superscript"/>
              </w:rPr>
              <w:t>[29]</w:t>
            </w:r>
            <w:r w:rsidRPr="001F4892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96" w:type="pct"/>
            <w:vAlign w:val="center"/>
          </w:tcPr>
          <w:p w14:paraId="790C1E60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hina</w:t>
            </w:r>
          </w:p>
        </w:tc>
        <w:tc>
          <w:tcPr>
            <w:tcW w:w="529" w:type="pct"/>
            <w:vAlign w:val="center"/>
          </w:tcPr>
          <w:p w14:paraId="60F643FB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43</w:t>
            </w:r>
          </w:p>
        </w:tc>
        <w:tc>
          <w:tcPr>
            <w:tcW w:w="576" w:type="pct"/>
            <w:vAlign w:val="center"/>
          </w:tcPr>
          <w:p w14:paraId="629ADECE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HBV</w:t>
            </w:r>
          </w:p>
        </w:tc>
        <w:tc>
          <w:tcPr>
            <w:tcW w:w="431" w:type="pct"/>
            <w:vAlign w:val="center"/>
          </w:tcPr>
          <w:p w14:paraId="6A6270E1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PHES</w:t>
            </w:r>
          </w:p>
        </w:tc>
        <w:tc>
          <w:tcPr>
            <w:tcW w:w="356" w:type="pct"/>
            <w:vAlign w:val="center"/>
          </w:tcPr>
          <w:p w14:paraId="5D916518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659" w:type="pct"/>
            <w:vAlign w:val="center"/>
          </w:tcPr>
          <w:p w14:paraId="0A175E41" w14:textId="6013B182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sequencing</w:t>
            </w:r>
          </w:p>
        </w:tc>
        <w:tc>
          <w:tcPr>
            <w:tcW w:w="1539" w:type="pct"/>
            <w:vAlign w:val="center"/>
          </w:tcPr>
          <w:p w14:paraId="3D87A39A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Enriched </w:t>
            </w:r>
            <w:r w:rsidRPr="001F4892">
              <w:rPr>
                <w:rFonts w:ascii="Book Antiqua" w:hAnsi="Book Antiqua" w:cs="Times New Roman"/>
                <w:i/>
                <w:iCs/>
              </w:rPr>
              <w:t xml:space="preserve">Streptococcus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salivarius</w:t>
            </w:r>
            <w:proofErr w:type="spellEnd"/>
            <w:r w:rsidRPr="001F4892">
              <w:rPr>
                <w:rFonts w:ascii="Book Antiqua" w:hAnsi="Book Antiqua" w:cs="Times New Roman"/>
                <w:i/>
                <w:iCs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 xml:space="preserve">and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Veillonella</w:t>
            </w:r>
            <w:proofErr w:type="spellEnd"/>
          </w:p>
        </w:tc>
      </w:tr>
      <w:tr w:rsidR="00F45A4F" w:rsidRPr="001F4892" w14:paraId="29D0E50F" w14:textId="77777777" w:rsidTr="006E0C7E">
        <w:trPr>
          <w:trHeight w:val="850"/>
          <w:jc w:val="center"/>
        </w:trPr>
        <w:tc>
          <w:tcPr>
            <w:tcW w:w="414" w:type="pct"/>
            <w:vAlign w:val="center"/>
          </w:tcPr>
          <w:p w14:paraId="3A9A78E9" w14:textId="62B4246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Liu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et al</w: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MaXU8L0F1dGhvcj48WWVhcj4yMDA0PC9ZZWFyPjxSZWNO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 </w:instrTex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MaXU8L0F1dGhvcj48WWVhcj4yMDA0PC9ZZWFyPjxSZWNO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.DATA </w:instrText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end"/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separate"/>
            </w:r>
            <w:r w:rsidRPr="001F4892">
              <w:rPr>
                <w:rFonts w:ascii="Book Antiqua" w:hAnsi="Book Antiqua" w:cs="Times New Roman"/>
                <w:noProof/>
                <w:vertAlign w:val="superscript"/>
              </w:rPr>
              <w:t>[76]</w:t>
            </w:r>
            <w:r w:rsidRPr="001F4892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96" w:type="pct"/>
            <w:vAlign w:val="center"/>
          </w:tcPr>
          <w:p w14:paraId="531D6819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hina</w:t>
            </w:r>
          </w:p>
        </w:tc>
        <w:tc>
          <w:tcPr>
            <w:tcW w:w="529" w:type="pct"/>
            <w:vAlign w:val="center"/>
          </w:tcPr>
          <w:p w14:paraId="2A2F5EAD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55</w:t>
            </w:r>
          </w:p>
        </w:tc>
        <w:tc>
          <w:tcPr>
            <w:tcW w:w="576" w:type="pct"/>
            <w:vAlign w:val="center"/>
          </w:tcPr>
          <w:p w14:paraId="6F697973" w14:textId="14584EA5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HBV, HCV,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>
              <w:rPr>
                <w:rFonts w:ascii="Book Antiqua" w:hAnsi="Book Antiqua" w:cs="Times New Roman"/>
              </w:rPr>
              <w:t>a</w:t>
            </w:r>
            <w:r w:rsidRPr="001F4892">
              <w:rPr>
                <w:rFonts w:ascii="Book Antiqua" w:hAnsi="Book Antiqua" w:cs="Times New Roman"/>
              </w:rPr>
              <w:t>lcohol, others</w:t>
            </w:r>
          </w:p>
        </w:tc>
        <w:tc>
          <w:tcPr>
            <w:tcW w:w="431" w:type="pct"/>
            <w:vAlign w:val="center"/>
          </w:tcPr>
          <w:p w14:paraId="0DAB0640" w14:textId="494A1AD2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NCT-A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BAEP</w:t>
            </w:r>
          </w:p>
        </w:tc>
        <w:tc>
          <w:tcPr>
            <w:tcW w:w="356" w:type="pct"/>
            <w:vAlign w:val="center"/>
          </w:tcPr>
          <w:p w14:paraId="751B720E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659" w:type="pct"/>
            <w:vAlign w:val="center"/>
          </w:tcPr>
          <w:p w14:paraId="38F374C1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 bacterial culture</w:t>
            </w:r>
          </w:p>
        </w:tc>
        <w:tc>
          <w:tcPr>
            <w:tcW w:w="1539" w:type="pct"/>
            <w:vAlign w:val="center"/>
          </w:tcPr>
          <w:p w14:paraId="6ED2D8B7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Overgrowth of </w:t>
            </w:r>
            <w:r w:rsidRPr="001F4892">
              <w:rPr>
                <w:rFonts w:ascii="Book Antiqua" w:hAnsi="Book Antiqua" w:cs="Times New Roman"/>
                <w:i/>
                <w:iCs/>
              </w:rPr>
              <w:t>E. coli</w:t>
            </w:r>
            <w:r w:rsidRPr="001F4892">
              <w:rPr>
                <w:rFonts w:ascii="Book Antiqua" w:hAnsi="Book Antiqua" w:cs="Times New Roman"/>
              </w:rPr>
              <w:t xml:space="preserve"> and </w:t>
            </w:r>
            <w:r w:rsidRPr="001F4892">
              <w:rPr>
                <w:rFonts w:ascii="Book Antiqua" w:hAnsi="Book Antiqua" w:cs="Times New Roman"/>
                <w:i/>
                <w:iCs/>
              </w:rPr>
              <w:t>Staphylococcus</w:t>
            </w:r>
            <w:r w:rsidRPr="001F4892">
              <w:rPr>
                <w:rFonts w:ascii="Book Antiqua" w:hAnsi="Book Antiqua" w:cs="Times New Roman"/>
              </w:rPr>
              <w:t xml:space="preserve"> spp.</w:t>
            </w:r>
          </w:p>
        </w:tc>
      </w:tr>
      <w:tr w:rsidR="00F45A4F" w:rsidRPr="001F4892" w14:paraId="2083E0A1" w14:textId="77777777" w:rsidTr="006E0C7E">
        <w:trPr>
          <w:trHeight w:val="850"/>
          <w:jc w:val="center"/>
        </w:trPr>
        <w:tc>
          <w:tcPr>
            <w:tcW w:w="414" w:type="pct"/>
            <w:vAlign w:val="center"/>
          </w:tcPr>
          <w:p w14:paraId="149E5EBC" w14:textId="46DD616B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Bajaj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et al</w: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CYWphajwvQXV0aG9yPjxZZWFyPjIwMjE8L1llYXI+PFJl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 </w:instrTex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CYWphajwvQXV0aG9yPjxZZWFyPjIwMjE8L1llYXI+PFJl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.DATA </w:instrText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end"/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separate"/>
            </w:r>
            <w:r w:rsidRPr="001F4892">
              <w:rPr>
                <w:rFonts w:ascii="Book Antiqua" w:hAnsi="Book Antiqua" w:cs="Times New Roman"/>
                <w:noProof/>
                <w:vertAlign w:val="superscript"/>
              </w:rPr>
              <w:t>[27]</w:t>
            </w:r>
            <w:r w:rsidRPr="001F4892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96" w:type="pct"/>
            <w:vAlign w:val="center"/>
          </w:tcPr>
          <w:p w14:paraId="1AA4FC09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United States</w:t>
            </w:r>
          </w:p>
        </w:tc>
        <w:tc>
          <w:tcPr>
            <w:tcW w:w="529" w:type="pct"/>
            <w:vAlign w:val="center"/>
          </w:tcPr>
          <w:p w14:paraId="46659F6A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97</w:t>
            </w:r>
          </w:p>
        </w:tc>
        <w:tc>
          <w:tcPr>
            <w:tcW w:w="576" w:type="pct"/>
            <w:vAlign w:val="center"/>
          </w:tcPr>
          <w:p w14:paraId="255A4E1C" w14:textId="0FAE1504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HCV, </w:t>
            </w:r>
            <w:r>
              <w:rPr>
                <w:rFonts w:ascii="Book Antiqua" w:hAnsi="Book Antiqua" w:cs="Times New Roman"/>
              </w:rPr>
              <w:t>a</w:t>
            </w:r>
            <w:r w:rsidRPr="001F4892">
              <w:rPr>
                <w:rFonts w:ascii="Book Antiqua" w:hAnsi="Book Antiqua" w:cs="Times New Roman"/>
              </w:rPr>
              <w:t>lcohol,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NASH, others</w:t>
            </w:r>
          </w:p>
        </w:tc>
        <w:tc>
          <w:tcPr>
            <w:tcW w:w="431" w:type="pct"/>
            <w:vAlign w:val="center"/>
          </w:tcPr>
          <w:p w14:paraId="2705BB79" w14:textId="66F2C6D9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ICT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PHES</w:t>
            </w:r>
          </w:p>
        </w:tc>
        <w:tc>
          <w:tcPr>
            <w:tcW w:w="356" w:type="pct"/>
            <w:vAlign w:val="center"/>
          </w:tcPr>
          <w:p w14:paraId="21F5E481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659" w:type="pct"/>
            <w:vAlign w:val="center"/>
          </w:tcPr>
          <w:p w14:paraId="714BF0A4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pacing w:val="-6"/>
              </w:rPr>
            </w:pPr>
            <w:r w:rsidRPr="001F4892">
              <w:rPr>
                <w:rFonts w:ascii="Book Antiqua" w:hAnsi="Book Antiqua" w:cs="Times New Roman"/>
                <w:color w:val="202124"/>
                <w:shd w:val="clear" w:color="auto" w:fill="FFFFFF"/>
              </w:rPr>
              <w:t>Shotgun metagenomic sequencing</w:t>
            </w:r>
          </w:p>
        </w:tc>
        <w:tc>
          <w:tcPr>
            <w:tcW w:w="1539" w:type="pct"/>
            <w:vAlign w:val="center"/>
          </w:tcPr>
          <w:p w14:paraId="095BC43C" w14:textId="0AC367B9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Alistipes</w:t>
            </w:r>
            <w:proofErr w:type="spellEnd"/>
            <w:r w:rsidRPr="001F4892">
              <w:rPr>
                <w:rFonts w:ascii="Book Antiqua" w:hAnsi="Book Antiqua" w:cs="Times New Roman"/>
                <w:i/>
                <w:iCs/>
              </w:rPr>
              <w:t xml:space="preserve">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ihumii</w:t>
            </w:r>
            <w:proofErr w:type="spellEnd"/>
            <w:r w:rsidRPr="001F4892">
              <w:rPr>
                <w:rFonts w:ascii="Book Antiqua" w:hAnsi="Book Antiqua" w:cs="Times New Roman"/>
              </w:rPr>
              <w:t xml:space="preserve">,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Prevotella</w:t>
            </w:r>
            <w:proofErr w:type="spellEnd"/>
            <w:r w:rsidRPr="001F4892">
              <w:rPr>
                <w:rFonts w:ascii="Book Antiqua" w:hAnsi="Book Antiqua" w:cs="Times New Roman"/>
                <w:i/>
                <w:iCs/>
              </w:rPr>
              <w:t xml:space="preserve">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copri</w:t>
            </w:r>
            <w:proofErr w:type="spellEnd"/>
            <w:r w:rsidRPr="001F4892">
              <w:rPr>
                <w:rFonts w:ascii="Book Antiqua" w:hAnsi="Book Antiqua" w:cs="Times New Roman"/>
              </w:rPr>
              <w:t xml:space="preserve">, and </w:t>
            </w:r>
            <w:r w:rsidRPr="001F4892">
              <w:rPr>
                <w:rFonts w:ascii="Book Antiqua" w:hAnsi="Book Antiqua" w:cs="Times New Roman"/>
                <w:i/>
                <w:iCs/>
              </w:rPr>
              <w:t>Eubacterium</w:t>
            </w:r>
            <w:r w:rsidRPr="001F4892">
              <w:rPr>
                <w:rFonts w:ascii="Book Antiqua" w:hAnsi="Book Antiqua" w:cs="Times New Roman"/>
              </w:rPr>
              <w:t xml:space="preserve"> spp. were higher, while </w:t>
            </w:r>
            <w:r w:rsidRPr="001F4892">
              <w:rPr>
                <w:rFonts w:ascii="Book Antiqua" w:hAnsi="Book Antiqua" w:cs="Times New Roman"/>
                <w:i/>
                <w:iCs/>
              </w:rPr>
              <w:t>Enterococcus</w:t>
            </w:r>
            <w:r w:rsidRPr="001F4892">
              <w:rPr>
                <w:rFonts w:ascii="Book Antiqua" w:hAnsi="Book Antiqua" w:cs="Times New Roman"/>
              </w:rPr>
              <w:t xml:space="preserve"> spp. were </w:t>
            </w:r>
            <w:r w:rsidRPr="001F4892">
              <w:rPr>
                <w:rFonts w:ascii="Book Antiqua" w:hAnsi="Book Antiqua" w:cs="Times New Roman"/>
              </w:rPr>
              <w:lastRenderedPageBreak/>
              <w:t>uniquely lower in MHE diagnosed by ICT</w:t>
            </w:r>
          </w:p>
        </w:tc>
      </w:tr>
      <w:tr w:rsidR="00F45A4F" w:rsidRPr="001F4892" w14:paraId="73F1D333" w14:textId="77777777" w:rsidTr="006E0C7E">
        <w:trPr>
          <w:trHeight w:val="850"/>
          <w:jc w:val="center"/>
        </w:trPr>
        <w:tc>
          <w:tcPr>
            <w:tcW w:w="414" w:type="pct"/>
            <w:vAlign w:val="center"/>
          </w:tcPr>
          <w:p w14:paraId="75D4999C" w14:textId="08453429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lastRenderedPageBreak/>
              <w:t>Bajaj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et al</w: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CYWphajwvQXV0aG9yPjxZZWFyPjIwMTk8L1llYXI+PFJl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 </w:instrText>
            </w:r>
            <w:r w:rsidRPr="001F4892">
              <w:rPr>
                <w:rFonts w:ascii="Book Antiqua" w:hAnsi="Book Antiqua"/>
              </w:rPr>
              <w:fldChar w:fldCharType="begin">
                <w:fldData xml:space="preserve">PEVuZE5vdGU+PENpdGU+PEF1dGhvcj5CYWphajwvQXV0aG9yPjxZZWFyPjIwMTk8L1llYXI+PFJl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</w:fldData>
              </w:fldChar>
            </w:r>
            <w:r w:rsidRPr="001F4892">
              <w:rPr>
                <w:rFonts w:ascii="Book Antiqua" w:hAnsi="Book Antiqua" w:cs="Times New Roman"/>
              </w:rPr>
              <w:instrText xml:space="preserve"> ADDIN EN.CITE.DATA </w:instrText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end"/>
            </w:r>
            <w:r w:rsidRPr="001F4892">
              <w:rPr>
                <w:rFonts w:ascii="Book Antiqua" w:hAnsi="Book Antiqua"/>
              </w:rPr>
            </w:r>
            <w:r w:rsidRPr="001F4892">
              <w:rPr>
                <w:rFonts w:ascii="Book Antiqua" w:hAnsi="Book Antiqua"/>
              </w:rPr>
              <w:fldChar w:fldCharType="separate"/>
            </w:r>
            <w:r w:rsidRPr="001F4892">
              <w:rPr>
                <w:rFonts w:ascii="Book Antiqua" w:hAnsi="Book Antiqua" w:cs="Times New Roman"/>
                <w:noProof/>
                <w:vertAlign w:val="superscript"/>
              </w:rPr>
              <w:t>[28]</w:t>
            </w:r>
            <w:r w:rsidRPr="001F4892">
              <w:rPr>
                <w:rFonts w:ascii="Book Antiqua" w:hAnsi="Book Antiqua"/>
              </w:rPr>
              <w:fldChar w:fldCharType="end"/>
            </w:r>
          </w:p>
        </w:tc>
        <w:tc>
          <w:tcPr>
            <w:tcW w:w="496" w:type="pct"/>
            <w:vAlign w:val="center"/>
          </w:tcPr>
          <w:p w14:paraId="7815F978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United States</w:t>
            </w:r>
          </w:p>
        </w:tc>
        <w:tc>
          <w:tcPr>
            <w:tcW w:w="529" w:type="pct"/>
            <w:vAlign w:val="center"/>
          </w:tcPr>
          <w:p w14:paraId="7E105DE9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247</w:t>
            </w:r>
          </w:p>
        </w:tc>
        <w:tc>
          <w:tcPr>
            <w:tcW w:w="576" w:type="pct"/>
            <w:vAlign w:val="center"/>
          </w:tcPr>
          <w:p w14:paraId="0AEA5C8C" w14:textId="3BB964C2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HCV, </w:t>
            </w:r>
            <w:r>
              <w:rPr>
                <w:rFonts w:ascii="Book Antiqua" w:hAnsi="Book Antiqua" w:cs="Times New Roman"/>
              </w:rPr>
              <w:t>a</w:t>
            </w:r>
            <w:r w:rsidRPr="001F4892">
              <w:rPr>
                <w:rFonts w:ascii="Book Antiqua" w:hAnsi="Book Antiqua" w:cs="Times New Roman"/>
              </w:rPr>
              <w:t>lcohol,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NASH, others</w:t>
            </w:r>
          </w:p>
        </w:tc>
        <w:tc>
          <w:tcPr>
            <w:tcW w:w="431" w:type="pct"/>
            <w:vAlign w:val="center"/>
          </w:tcPr>
          <w:p w14:paraId="61557D03" w14:textId="0E37C75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PHES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ICT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>
              <w:rPr>
                <w:rFonts w:ascii="Book Antiqua" w:hAnsi="Book Antiqua" w:cs="Times New Roman"/>
              </w:rPr>
              <w:t>S</w:t>
            </w:r>
            <w:r w:rsidRPr="001F4892">
              <w:rPr>
                <w:rFonts w:ascii="Book Antiqua" w:hAnsi="Book Antiqua" w:cs="Times New Roman"/>
              </w:rPr>
              <w:t>troop</w:t>
            </w:r>
          </w:p>
        </w:tc>
        <w:tc>
          <w:tcPr>
            <w:tcW w:w="356" w:type="pct"/>
            <w:vAlign w:val="center"/>
          </w:tcPr>
          <w:p w14:paraId="27A9BF86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659" w:type="pct"/>
            <w:vAlign w:val="center"/>
          </w:tcPr>
          <w:p w14:paraId="36252C94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color w:val="202124"/>
                <w:shd w:val="clear" w:color="auto" w:fill="FFFFFF"/>
              </w:rPr>
            </w:pPr>
            <w:r w:rsidRPr="001F4892">
              <w:rPr>
                <w:rFonts w:ascii="Book Antiqua" w:hAnsi="Book Antiqua" w:cs="Times New Roman"/>
              </w:rPr>
              <w:t>Multi-tagged</w:t>
            </w:r>
            <w:r w:rsidRPr="001F4892">
              <w:rPr>
                <w:rFonts w:ascii="Book Antiqua" w:hAnsi="Book Antiqua" w:cs="Times New Roman"/>
                <w:color w:val="202124"/>
                <w:shd w:val="clear" w:color="auto" w:fill="FFFFFF"/>
              </w:rPr>
              <w:t xml:space="preserve"> sequencing</w:t>
            </w:r>
          </w:p>
        </w:tc>
        <w:tc>
          <w:tcPr>
            <w:tcW w:w="1539" w:type="pct"/>
            <w:vAlign w:val="center"/>
          </w:tcPr>
          <w:p w14:paraId="4B2C0CBF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Enriched</w:t>
            </w:r>
            <w:r w:rsidRPr="001F4892">
              <w:rPr>
                <w:rFonts w:ascii="Book Antiqua" w:hAnsi="Book Antiqua" w:cs="Times New Roman"/>
                <w:i/>
                <w:iCs/>
              </w:rPr>
              <w:t xml:space="preserve">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Lactobacillaceae</w:t>
            </w:r>
            <w:proofErr w:type="spellEnd"/>
          </w:p>
        </w:tc>
      </w:tr>
    </w:tbl>
    <w:bookmarkEnd w:id="3"/>
    <w:p w14:paraId="7FF99E70" w14:textId="5AC9A0B6" w:rsidR="00F45A4F" w:rsidRPr="00585842" w:rsidRDefault="00F45A4F" w:rsidP="00F45A4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shd w:val="clear" w:color="auto" w:fill="FFFFFF"/>
        </w:rPr>
      </w:pPr>
      <w:r w:rsidRPr="001F4892">
        <w:rPr>
          <w:rFonts w:ascii="Book Antiqua" w:hAnsi="Book Antiqua"/>
        </w:rPr>
        <w:t xml:space="preserve">AIH: </w:t>
      </w:r>
      <w:r w:rsidR="006E0C7E" w:rsidRPr="006E0C7E">
        <w:rPr>
          <w:rStyle w:val="Emphasis"/>
          <w:rFonts w:ascii="Book Antiqua" w:hAnsi="Book Antiqua"/>
          <w:i w:val="0"/>
          <w:iCs w:val="0"/>
          <w:shd w:val="clear" w:color="auto" w:fill="FFFFFF"/>
        </w:rPr>
        <w:t>A</w:t>
      </w:r>
      <w:r w:rsidRPr="006E0C7E">
        <w:rPr>
          <w:rStyle w:val="Emphasis"/>
          <w:rFonts w:ascii="Book Antiqua" w:hAnsi="Book Antiqua"/>
          <w:i w:val="0"/>
          <w:iCs w:val="0"/>
          <w:shd w:val="clear" w:color="auto" w:fill="FFFFFF"/>
        </w:rPr>
        <w:t>utoimmune hepatitis</w:t>
      </w:r>
      <w:r w:rsidR="006E0C7E" w:rsidRPr="006E0C7E">
        <w:rPr>
          <w:rFonts w:ascii="Book Antiqua" w:hAnsi="Book Antiqua"/>
        </w:rPr>
        <w:t>;</w:t>
      </w:r>
      <w:r w:rsidRPr="001F4892">
        <w:rPr>
          <w:rFonts w:ascii="Book Antiqua" w:hAnsi="Book Antiqua"/>
          <w:i/>
          <w:iCs/>
        </w:rPr>
        <w:t xml:space="preserve"> </w:t>
      </w:r>
      <w:r w:rsidRPr="001F4892">
        <w:rPr>
          <w:rFonts w:ascii="Book Antiqua" w:hAnsi="Book Antiqua"/>
        </w:rPr>
        <w:t xml:space="preserve">HBV: </w:t>
      </w:r>
      <w:r w:rsidR="006E0C7E">
        <w:rPr>
          <w:rStyle w:val="Emphasis"/>
          <w:rFonts w:ascii="Book Antiqua" w:hAnsi="Book Antiqua"/>
          <w:i w:val="0"/>
          <w:iCs w:val="0"/>
          <w:shd w:val="clear" w:color="auto" w:fill="FFFFFF"/>
        </w:rPr>
        <w:t>H</w:t>
      </w:r>
      <w:r w:rsidRPr="006E0C7E">
        <w:rPr>
          <w:rStyle w:val="Emphasis"/>
          <w:rFonts w:ascii="Book Antiqua" w:hAnsi="Book Antiqua"/>
          <w:i w:val="0"/>
          <w:iCs w:val="0"/>
          <w:shd w:val="clear" w:color="auto" w:fill="FFFFFF"/>
        </w:rPr>
        <w:t>epatitis B virus</w:t>
      </w:r>
      <w:r w:rsidR="006E0C7E">
        <w:rPr>
          <w:rStyle w:val="Emphasis"/>
          <w:rFonts w:ascii="Book Antiqua" w:hAnsi="Book Antiqua"/>
          <w:i w:val="0"/>
          <w:iCs w:val="0"/>
          <w:shd w:val="clear" w:color="auto" w:fill="FFFFFF"/>
        </w:rPr>
        <w:t>;</w:t>
      </w:r>
      <w:r w:rsidRPr="006E0C7E">
        <w:rPr>
          <w:rStyle w:val="Emphasis"/>
          <w:rFonts w:ascii="Book Antiqua" w:hAnsi="Book Antiqua"/>
          <w:i w:val="0"/>
          <w:iCs w:val="0"/>
          <w:shd w:val="clear" w:color="auto" w:fill="FFFFFF"/>
        </w:rPr>
        <w:t xml:space="preserve"> HCV: </w:t>
      </w:r>
      <w:r w:rsidR="006E0C7E">
        <w:rPr>
          <w:rStyle w:val="Emphasis"/>
          <w:rFonts w:ascii="Book Antiqua" w:hAnsi="Book Antiqua"/>
          <w:i w:val="0"/>
          <w:iCs w:val="0"/>
          <w:shd w:val="clear" w:color="auto" w:fill="FFFFFF"/>
        </w:rPr>
        <w:t>H</w:t>
      </w:r>
      <w:r w:rsidRPr="006E0C7E">
        <w:rPr>
          <w:rStyle w:val="Emphasis"/>
          <w:rFonts w:ascii="Book Antiqua" w:hAnsi="Book Antiqua"/>
          <w:i w:val="0"/>
          <w:iCs w:val="0"/>
          <w:shd w:val="clear" w:color="auto" w:fill="FFFFFF"/>
        </w:rPr>
        <w:t>epatitis C</w:t>
      </w:r>
      <w:r w:rsidR="006E0C7E" w:rsidRPr="006E0C7E">
        <w:rPr>
          <w:rFonts w:ascii="Book Antiqua" w:hAnsi="Book Antiqua"/>
          <w:shd w:val="clear" w:color="auto" w:fill="FFFFFF"/>
        </w:rPr>
        <w:t xml:space="preserve"> </w:t>
      </w:r>
      <w:r w:rsidRPr="006E0C7E">
        <w:rPr>
          <w:rFonts w:ascii="Book Antiqua" w:hAnsi="Book Antiqua"/>
          <w:shd w:val="clear" w:color="auto" w:fill="FFFFFF"/>
        </w:rPr>
        <w:t>virus</w:t>
      </w:r>
      <w:r w:rsidR="006E0C7E">
        <w:rPr>
          <w:rFonts w:ascii="Book Antiqua" w:hAnsi="Book Antiqua"/>
          <w:shd w:val="clear" w:color="auto" w:fill="FFFFFF"/>
        </w:rPr>
        <w:t>;</w:t>
      </w:r>
      <w:r w:rsidRPr="006E0C7E">
        <w:rPr>
          <w:rFonts w:ascii="Book Antiqua" w:hAnsi="Book Antiqua"/>
          <w:shd w:val="clear" w:color="auto" w:fill="FFFFFF"/>
        </w:rPr>
        <w:t xml:space="preserve"> PBC</w:t>
      </w:r>
      <w:r w:rsidRPr="006E0C7E">
        <w:rPr>
          <w:rFonts w:ascii="Book Antiqua" w:hAnsi="Book Antiqua"/>
          <w:i/>
          <w:iCs/>
          <w:shd w:val="clear" w:color="auto" w:fill="FFFFFF"/>
        </w:rPr>
        <w:t xml:space="preserve">: </w:t>
      </w:r>
      <w:r w:rsidR="006E0C7E">
        <w:rPr>
          <w:rStyle w:val="Emphasis"/>
          <w:rFonts w:ascii="Book Antiqua" w:hAnsi="Book Antiqua"/>
          <w:i w:val="0"/>
          <w:iCs w:val="0"/>
          <w:shd w:val="clear" w:color="auto" w:fill="FFFFFF"/>
        </w:rPr>
        <w:t>P</w:t>
      </w:r>
      <w:r w:rsidRPr="006E0C7E">
        <w:rPr>
          <w:rStyle w:val="Emphasis"/>
          <w:rFonts w:ascii="Book Antiqua" w:hAnsi="Book Antiqua"/>
          <w:i w:val="0"/>
          <w:iCs w:val="0"/>
          <w:shd w:val="clear" w:color="auto" w:fill="FFFFFF"/>
        </w:rPr>
        <w:t>rimary biliary cirrhosis</w:t>
      </w:r>
      <w:r w:rsidR="006E0C7E">
        <w:rPr>
          <w:rStyle w:val="Emphasis"/>
          <w:rFonts w:ascii="Book Antiqua" w:hAnsi="Book Antiqua"/>
          <w:i w:val="0"/>
          <w:iCs w:val="0"/>
          <w:shd w:val="clear" w:color="auto" w:fill="FFFFFF"/>
        </w:rPr>
        <w:t>;</w:t>
      </w:r>
      <w:r w:rsidRPr="006E0C7E">
        <w:rPr>
          <w:rStyle w:val="Emphasis"/>
          <w:rFonts w:ascii="Book Antiqua" w:hAnsi="Book Antiqua"/>
          <w:i w:val="0"/>
          <w:iCs w:val="0"/>
          <w:shd w:val="clear" w:color="auto" w:fill="FFFFFF"/>
        </w:rPr>
        <w:t xml:space="preserve"> NASH:</w:t>
      </w:r>
      <w:r w:rsidRPr="001F4892">
        <w:rPr>
          <w:rStyle w:val="Emphasis"/>
          <w:rFonts w:ascii="Book Antiqua" w:hAnsi="Book Antiqua"/>
          <w:shd w:val="clear" w:color="auto" w:fill="FFFFFF"/>
        </w:rPr>
        <w:t xml:space="preserve"> </w:t>
      </w:r>
      <w:r w:rsidR="006E0C7E">
        <w:rPr>
          <w:rFonts w:ascii="Book Antiqua" w:hAnsi="Book Antiqua"/>
          <w:shd w:val="clear" w:color="auto" w:fill="FFFFFF"/>
        </w:rPr>
        <w:t>N</w:t>
      </w:r>
      <w:r w:rsidRPr="001F4892">
        <w:rPr>
          <w:rFonts w:ascii="Book Antiqua" w:hAnsi="Book Antiqua"/>
          <w:shd w:val="clear" w:color="auto" w:fill="FFFFFF"/>
        </w:rPr>
        <w:t>on-alcoholic steatohepatitis</w:t>
      </w:r>
      <w:r w:rsidR="006E0C7E">
        <w:rPr>
          <w:rFonts w:ascii="Book Antiqua" w:hAnsi="Book Antiqua"/>
          <w:shd w:val="clear" w:color="auto" w:fill="FFFFFF"/>
        </w:rPr>
        <w:t>;</w:t>
      </w:r>
      <w:r w:rsidRPr="001F4892">
        <w:rPr>
          <w:rFonts w:ascii="Book Antiqua" w:hAnsi="Book Antiqua"/>
          <w:shd w:val="clear" w:color="auto" w:fill="FFFFFF"/>
        </w:rPr>
        <w:t xml:space="preserve"> NCT-A: </w:t>
      </w:r>
      <w:r w:rsidR="006E0C7E">
        <w:rPr>
          <w:rFonts w:ascii="Book Antiqua" w:hAnsi="Book Antiqua"/>
          <w:shd w:val="clear" w:color="auto" w:fill="FFFFFF"/>
        </w:rPr>
        <w:t>N</w:t>
      </w:r>
      <w:r w:rsidRPr="001F4892">
        <w:rPr>
          <w:rFonts w:ascii="Book Antiqua" w:hAnsi="Book Antiqua"/>
          <w:shd w:val="clear" w:color="auto" w:fill="FFFFFF"/>
        </w:rPr>
        <w:t>umber connection test-A</w:t>
      </w:r>
      <w:r w:rsidR="006E0C7E">
        <w:rPr>
          <w:rFonts w:ascii="Book Antiqua" w:hAnsi="Book Antiqua"/>
          <w:shd w:val="clear" w:color="auto" w:fill="FFFFFF"/>
        </w:rPr>
        <w:t>;</w:t>
      </w:r>
      <w:r w:rsidRPr="001F4892">
        <w:rPr>
          <w:rFonts w:ascii="Book Antiqua" w:hAnsi="Book Antiqua"/>
          <w:shd w:val="clear" w:color="auto" w:fill="FFFFFF"/>
        </w:rPr>
        <w:t xml:space="preserve"> DST: </w:t>
      </w:r>
      <w:r w:rsidR="006E0C7E">
        <w:rPr>
          <w:rFonts w:ascii="Book Antiqua" w:hAnsi="Book Antiqua"/>
          <w:shd w:val="clear" w:color="auto" w:fill="FFFFFF"/>
        </w:rPr>
        <w:t>D</w:t>
      </w:r>
      <w:r w:rsidRPr="001F4892">
        <w:rPr>
          <w:rFonts w:ascii="Book Antiqua" w:hAnsi="Book Antiqua"/>
          <w:shd w:val="clear" w:color="auto" w:fill="FFFFFF"/>
        </w:rPr>
        <w:t>igit symbol test</w:t>
      </w:r>
      <w:r w:rsidR="006E0C7E">
        <w:rPr>
          <w:rFonts w:ascii="Book Antiqua" w:hAnsi="Book Antiqua"/>
          <w:shd w:val="clear" w:color="auto" w:fill="FFFFFF"/>
        </w:rPr>
        <w:t>;</w:t>
      </w:r>
      <w:r w:rsidRPr="001F4892">
        <w:rPr>
          <w:rFonts w:ascii="Book Antiqua" w:hAnsi="Book Antiqua"/>
          <w:shd w:val="clear" w:color="auto" w:fill="FFFFFF"/>
        </w:rPr>
        <w:t xml:space="preserve"> ICT: </w:t>
      </w:r>
      <w:r w:rsidR="006E0C7E">
        <w:rPr>
          <w:rFonts w:ascii="Book Antiqua" w:hAnsi="Book Antiqua"/>
          <w:shd w:val="clear" w:color="auto" w:fill="FFFFFF"/>
        </w:rPr>
        <w:t>I</w:t>
      </w:r>
      <w:r w:rsidRPr="001F4892">
        <w:rPr>
          <w:rFonts w:ascii="Book Antiqua" w:hAnsi="Book Antiqua"/>
          <w:shd w:val="clear" w:color="auto" w:fill="FFFFFF"/>
        </w:rPr>
        <w:t>nhibitory control test</w:t>
      </w:r>
      <w:r w:rsidR="006E0C7E">
        <w:rPr>
          <w:rFonts w:ascii="Book Antiqua" w:hAnsi="Book Antiqua"/>
          <w:shd w:val="clear" w:color="auto" w:fill="FFFFFF"/>
        </w:rPr>
        <w:t>;</w:t>
      </w:r>
      <w:r w:rsidRPr="001F4892">
        <w:rPr>
          <w:rFonts w:ascii="Book Antiqua" w:hAnsi="Book Antiqua"/>
          <w:shd w:val="clear" w:color="auto" w:fill="FFFFFF"/>
        </w:rPr>
        <w:t xml:space="preserve"> PHES:</w:t>
      </w:r>
      <w:r w:rsidRPr="001F4892">
        <w:rPr>
          <w:rFonts w:ascii="Book Antiqua" w:hAnsi="Book Antiqua"/>
        </w:rPr>
        <w:t xml:space="preserve"> </w:t>
      </w:r>
      <w:r w:rsidR="006E0C7E">
        <w:rPr>
          <w:rFonts w:ascii="Book Antiqua" w:hAnsi="Book Antiqua"/>
          <w:shd w:val="clear" w:color="auto" w:fill="FFFFFF"/>
        </w:rPr>
        <w:t>P</w:t>
      </w:r>
      <w:r w:rsidRPr="001F4892">
        <w:rPr>
          <w:rFonts w:ascii="Book Antiqua" w:hAnsi="Book Antiqua"/>
          <w:shd w:val="clear" w:color="auto" w:fill="FFFFFF"/>
        </w:rPr>
        <w:t>sychometric hepatic encephalopathy score</w:t>
      </w:r>
      <w:r w:rsidR="00585842">
        <w:rPr>
          <w:rFonts w:ascii="Book Antiqua" w:hAnsi="Book Antiqua"/>
          <w:shd w:val="clear" w:color="auto" w:fill="FFFFFF"/>
        </w:rPr>
        <w:t xml:space="preserve">; </w:t>
      </w:r>
      <w:r w:rsidR="00585842">
        <w:rPr>
          <w:rFonts w:ascii="Book Antiqua" w:eastAsia="Book Antiqua" w:hAnsi="Book Antiqua" w:cs="Book Antiqua"/>
          <w:color w:val="000000"/>
        </w:rPr>
        <w:t>MHE: Minimal hepatic encephalopathy.</w:t>
      </w:r>
    </w:p>
    <w:p w14:paraId="051D6BFB" w14:textId="79F01281" w:rsidR="00F45A4F" w:rsidRPr="00E376D6" w:rsidRDefault="00F45A4F" w:rsidP="00F45A4F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bCs/>
          <w:shd w:val="clear" w:color="auto" w:fill="FFFFFF"/>
        </w:rPr>
      </w:pPr>
      <w:r w:rsidRPr="001F4892">
        <w:rPr>
          <w:rFonts w:ascii="Book Antiqua" w:hAnsi="Book Antiqua"/>
          <w:shd w:val="clear" w:color="auto" w:fill="FFFFFF"/>
        </w:rPr>
        <w:br w:type="page"/>
      </w:r>
      <w:r w:rsidRPr="00E376D6">
        <w:rPr>
          <w:rFonts w:ascii="Book Antiqua" w:hAnsi="Book Antiqua"/>
          <w:b/>
          <w:bCs/>
        </w:rPr>
        <w:lastRenderedPageBreak/>
        <w:t>Table 2 Clinical Studies of gut microbiota modulation in cirrhotic patients with minimal hepatic encephalopathy</w:t>
      </w:r>
    </w:p>
    <w:tbl>
      <w:tblPr>
        <w:tblStyle w:val="TableGrid"/>
        <w:tblW w:w="14069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06"/>
        <w:gridCol w:w="1701"/>
        <w:gridCol w:w="1679"/>
        <w:gridCol w:w="1298"/>
        <w:gridCol w:w="1134"/>
        <w:gridCol w:w="1559"/>
        <w:gridCol w:w="3260"/>
        <w:gridCol w:w="2032"/>
      </w:tblGrid>
      <w:tr w:rsidR="00E376D6" w:rsidRPr="00E376D6" w14:paraId="22557425" w14:textId="77777777" w:rsidTr="00E376D6">
        <w:trPr>
          <w:cantSplit/>
          <w:trHeight w:val="454"/>
          <w:jc w:val="center"/>
        </w:trPr>
        <w:tc>
          <w:tcPr>
            <w:tcW w:w="140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C4356E" w14:textId="5260F40F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bookmarkStart w:id="4" w:name="_Hlk114646681"/>
            <w:r w:rsidRPr="00E376D6">
              <w:rPr>
                <w:rFonts w:ascii="Book Antiqua" w:hAnsi="Book Antiqua" w:cs="Times New Roman"/>
                <w:b/>
                <w:bCs/>
              </w:rPr>
              <w:t>Ref.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428E1D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Design</w:t>
            </w:r>
          </w:p>
        </w:tc>
        <w:tc>
          <w:tcPr>
            <w:tcW w:w="167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529725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Patients</w:t>
            </w:r>
          </w:p>
        </w:tc>
        <w:tc>
          <w:tcPr>
            <w:tcW w:w="129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7D5183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Duration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ACFE15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Sampl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9C5041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Method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BFCBA4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Microbiota alteration</w:t>
            </w:r>
          </w:p>
        </w:tc>
        <w:tc>
          <w:tcPr>
            <w:tcW w:w="203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F44059" w14:textId="77777777" w:rsidR="00F45A4F" w:rsidRPr="00E376D6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b/>
                <w:bCs/>
              </w:rPr>
            </w:pPr>
            <w:r w:rsidRPr="00E376D6">
              <w:rPr>
                <w:rFonts w:ascii="Book Antiqua" w:hAnsi="Book Antiqua" w:cs="Times New Roman"/>
                <w:b/>
                <w:bCs/>
              </w:rPr>
              <w:t>Therapeutic effect</w:t>
            </w:r>
          </w:p>
        </w:tc>
      </w:tr>
      <w:tr w:rsidR="00E376D6" w:rsidRPr="001F4892" w14:paraId="57D58F5B" w14:textId="77777777" w:rsidTr="00E376D6">
        <w:trPr>
          <w:cantSplit/>
          <w:trHeight w:val="454"/>
          <w:jc w:val="center"/>
        </w:trPr>
        <w:tc>
          <w:tcPr>
            <w:tcW w:w="14069" w:type="dxa"/>
            <w:gridSpan w:val="8"/>
            <w:tcBorders>
              <w:top w:val="single" w:sz="4" w:space="0" w:color="auto"/>
            </w:tcBorders>
            <w:vAlign w:val="center"/>
          </w:tcPr>
          <w:p w14:paraId="7AF30361" w14:textId="6AF21257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Lactulose</w:t>
            </w:r>
          </w:p>
        </w:tc>
      </w:tr>
      <w:tr w:rsidR="00E376D6" w:rsidRPr="001F4892" w14:paraId="38AF234C" w14:textId="77777777" w:rsidTr="00E376D6">
        <w:trPr>
          <w:cantSplit/>
          <w:trHeight w:val="454"/>
          <w:jc w:val="center"/>
        </w:trPr>
        <w:tc>
          <w:tcPr>
            <w:tcW w:w="1406" w:type="dxa"/>
            <w:vAlign w:val="center"/>
          </w:tcPr>
          <w:p w14:paraId="369E8366" w14:textId="343DC56F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Wang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XYW5nPC9BdXRob3I+PFllYXI+MjAxOTwvWWVhcj48UmVj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=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 </w:instrTex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XYW5nPC9BdXRob3I+PFllYXI+MjAxOTwvWWVhcj48UmVj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=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.DATA </w:instrText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end"/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14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7A23A177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Multi-</w:t>
            </w:r>
            <w:proofErr w:type="spellStart"/>
            <w:r w:rsidRPr="001F4892">
              <w:rPr>
                <w:rFonts w:ascii="Book Antiqua" w:hAnsi="Book Antiqua" w:cs="Times New Roman"/>
              </w:rPr>
              <w:t>centre</w:t>
            </w:r>
            <w:proofErr w:type="spellEnd"/>
            <w:r w:rsidRPr="001F4892">
              <w:rPr>
                <w:rFonts w:ascii="Book Antiqua" w:hAnsi="Book Antiqua" w:cs="Times New Roman"/>
              </w:rPr>
              <w:t>, open-label, randomized controlled trial</w:t>
            </w:r>
          </w:p>
        </w:tc>
        <w:tc>
          <w:tcPr>
            <w:tcW w:w="1679" w:type="dxa"/>
            <w:vAlign w:val="center"/>
          </w:tcPr>
          <w:p w14:paraId="594FBA51" w14:textId="65B217B6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lactulose (</w:t>
            </w:r>
            <w:r w:rsidRPr="00E376D6">
              <w:rPr>
                <w:rFonts w:ascii="Book Antiqua" w:hAnsi="Book Antiqua" w:cs="Times New Roman"/>
                <w:i/>
                <w:iCs/>
              </w:rPr>
              <w:t>n</w:t>
            </w:r>
            <w:r w:rsidR="00E376D6">
              <w:rPr>
                <w:rFonts w:ascii="Book Antiqua" w:hAnsi="Book Antiqua" w:cs="Times New Roman"/>
                <w:i/>
                <w:iCs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=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67)</w:t>
            </w:r>
            <w:r w:rsidR="00E376D6">
              <w:rPr>
                <w:rFonts w:ascii="Book Antiqua" w:hAnsi="Book Antiqua" w:cs="Times New Roman" w:hint="eastAsia"/>
              </w:rPr>
              <w:t>,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control (</w:t>
            </w:r>
            <w:r w:rsidRPr="00E376D6">
              <w:rPr>
                <w:rFonts w:ascii="Book Antiqua" w:hAnsi="Book Antiqua" w:cs="Times New Roman"/>
                <w:i/>
                <w:iCs/>
              </w:rPr>
              <w:t>n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=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31)</w:t>
            </w:r>
          </w:p>
        </w:tc>
        <w:tc>
          <w:tcPr>
            <w:tcW w:w="1298" w:type="dxa"/>
            <w:vAlign w:val="center"/>
          </w:tcPr>
          <w:p w14:paraId="62ABA2F8" w14:textId="149213D1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60 </w:t>
            </w:r>
            <w:r w:rsidR="00E376D6">
              <w:rPr>
                <w:rFonts w:ascii="Book Antiqua" w:hAnsi="Book Antiqua" w:cs="Times New Roman"/>
              </w:rPr>
              <w:t>d</w:t>
            </w:r>
          </w:p>
        </w:tc>
        <w:tc>
          <w:tcPr>
            <w:tcW w:w="1134" w:type="dxa"/>
            <w:vAlign w:val="center"/>
          </w:tcPr>
          <w:p w14:paraId="6D97F35C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vAlign w:val="center"/>
          </w:tcPr>
          <w:p w14:paraId="79600681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 sequencing</w:t>
            </w:r>
          </w:p>
        </w:tc>
        <w:tc>
          <w:tcPr>
            <w:tcW w:w="3260" w:type="dxa"/>
            <w:vAlign w:val="center"/>
          </w:tcPr>
          <w:p w14:paraId="73E68D41" w14:textId="7C44800C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Higher abundances of</w:t>
            </w:r>
            <w:r w:rsidRPr="001F4892">
              <w:rPr>
                <w:rFonts w:ascii="Book Antiqua" w:hAnsi="Book Antiqua" w:cs="Times New Roman"/>
                <w:i/>
                <w:iCs/>
              </w:rPr>
              <w:t xml:space="preserve"> Bacteroidetes</w:t>
            </w:r>
            <w:r w:rsidRPr="001F4892">
              <w:rPr>
                <w:rFonts w:ascii="Book Antiqua" w:hAnsi="Book Antiqua" w:cs="Times New Roman"/>
              </w:rPr>
              <w:t xml:space="preserve">, </w:t>
            </w:r>
            <w:r w:rsidRPr="001F4892">
              <w:rPr>
                <w:rFonts w:ascii="Book Antiqua" w:hAnsi="Book Antiqua" w:cs="Times New Roman"/>
                <w:i/>
                <w:iCs/>
              </w:rPr>
              <w:t>Firmicutes</w:t>
            </w:r>
            <w:r w:rsidRPr="001F4892">
              <w:rPr>
                <w:rFonts w:ascii="Book Antiqua" w:hAnsi="Book Antiqua" w:cs="Times New Roman"/>
              </w:rPr>
              <w:t xml:space="preserve">, </w:t>
            </w:r>
            <w:r w:rsidRPr="001F4892">
              <w:rPr>
                <w:rFonts w:ascii="Book Antiqua" w:hAnsi="Book Antiqua" w:cs="Times New Roman"/>
                <w:i/>
                <w:iCs/>
              </w:rPr>
              <w:t>Actinobacteria,</w:t>
            </w:r>
            <w:r w:rsidRPr="001F4892">
              <w:rPr>
                <w:rFonts w:ascii="Book Antiqua" w:hAnsi="Book Antiqua" w:cs="Times New Roman"/>
              </w:rPr>
              <w:t xml:space="preserve"> and </w:t>
            </w:r>
            <w:r w:rsidRPr="001F4892">
              <w:rPr>
                <w:rFonts w:ascii="Book Antiqua" w:hAnsi="Book Antiqua" w:cs="Times New Roman"/>
                <w:i/>
                <w:iCs/>
              </w:rPr>
              <w:t xml:space="preserve">Proteobacteria </w:t>
            </w:r>
            <w:r w:rsidRPr="001F4892">
              <w:rPr>
                <w:rFonts w:ascii="Book Antiqua" w:hAnsi="Book Antiqua" w:cs="Times New Roman"/>
              </w:rPr>
              <w:t>were in non-responders for lactulose</w:t>
            </w:r>
          </w:p>
        </w:tc>
        <w:tc>
          <w:tcPr>
            <w:tcW w:w="2032" w:type="dxa"/>
            <w:vAlign w:val="center"/>
          </w:tcPr>
          <w:p w14:paraId="6EC5E355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ignificantly ameliorated MHE</w:t>
            </w:r>
          </w:p>
        </w:tc>
      </w:tr>
      <w:tr w:rsidR="00E376D6" w:rsidRPr="001F4892" w14:paraId="5CAE7924" w14:textId="77777777" w:rsidTr="00E376D6">
        <w:trPr>
          <w:cantSplit/>
          <w:trHeight w:val="454"/>
          <w:jc w:val="center"/>
        </w:trPr>
        <w:tc>
          <w:tcPr>
            <w:tcW w:w="14069" w:type="dxa"/>
            <w:gridSpan w:val="8"/>
            <w:vAlign w:val="center"/>
          </w:tcPr>
          <w:p w14:paraId="0EE0AF37" w14:textId="2453E13E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Rifaximin</w:t>
            </w:r>
          </w:p>
        </w:tc>
      </w:tr>
      <w:tr w:rsidR="00E376D6" w:rsidRPr="001F4892" w14:paraId="3F494D8E" w14:textId="77777777" w:rsidTr="00E376D6">
        <w:trPr>
          <w:cantSplit/>
          <w:trHeight w:val="454"/>
          <w:jc w:val="center"/>
        </w:trPr>
        <w:tc>
          <w:tcPr>
            <w:tcW w:w="1406" w:type="dxa"/>
            <w:vAlign w:val="center"/>
          </w:tcPr>
          <w:p w14:paraId="03677840" w14:textId="383DF889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Bajaj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/>
            </w:r>
            <w:r w:rsidRPr="00E376D6">
              <w:rPr>
                <w:rFonts w:ascii="Book Antiqua" w:hAnsi="Book Antiqua" w:cs="Times New Roman"/>
              </w:rPr>
              <w:instrText xml:space="preserve"> ADDIN EN.CITE &lt;EndNote&gt;&lt;Cite&gt;&lt;Author&gt;Bajaj&lt;/Author&gt;&lt;Year&gt;2013&lt;/Year&gt;&lt;RecNum&gt;346&lt;/RecNum&gt;&lt;DisplayText&gt;&lt;style face="superscript"&gt;[52]&lt;/style&gt;&lt;/DisplayText&gt;&lt;record&gt;&lt;rec-number&gt;346&lt;/rec-number&gt;&lt;foreign-keys&gt;&lt;key app="EN" db-id="t2asztevgawxdaex9psveaf5prpwa9p5ss9w" timestamp="1661318708"&gt;346&lt;/key&gt;&lt;/foreign-keys&gt;&lt;ref-type name="Journal Article"&gt;17&lt;/ref-type&gt;&lt;contributors&gt;&lt;authors&gt;&lt;author&gt;Bajaj, Jasmohan S.&lt;/author&gt;&lt;author&gt;Heuman, Douglas M.&lt;/author&gt;&lt;author&gt;Sanyal, Arun J.&lt;/author&gt;&lt;author&gt;Hylemon, Phillip B.&lt;/author&gt;&lt;author&gt;Sterling, Richard K.&lt;/author&gt;&lt;author&gt;Stravitz, R. Todd&lt;/author&gt;&lt;author&gt;Fuchs, Michael&lt;/author&gt;&lt;author&gt;Ridlon, Jason M.&lt;/author&gt;&lt;author&gt;Daita, Kalyani&lt;/author&gt;&lt;author&gt;Monteith, Pamela&lt;/author&gt;&lt;author&gt;Noble, Nicole A.&lt;/author&gt;&lt;author&gt;White, Melanie B.&lt;/author&gt;&lt;author&gt;Fisher, Andmorgan&lt;/author&gt;&lt;author&gt;Sikaroodi, Masoumeh&lt;/author&gt;&lt;author&gt;Rangwala, Huzefa&lt;/author&gt;&lt;author&gt;Gillevet, Patrick M.&lt;/author&gt;&lt;/authors&gt;&lt;/contributors&gt;&lt;titles&gt;&lt;title&gt;Modulation of the Metabiome by Rifaximin in Patients with Cirrhosis and Minimal Hepatic Encephalopathy&lt;/title&gt;&lt;secondary-title&gt;PLOS ONE&lt;/secondary-title&gt;&lt;/titles&gt;&lt;periodical&gt;&lt;full-title&gt;PLoS One&lt;/full-title&gt;&lt;abbr-1&gt;PloS one&lt;/abbr-1&gt;&lt;/periodical&gt;&lt;pages&gt;e60042&lt;/pages&gt;&lt;volume&gt;8&lt;/volume&gt;&lt;number&gt;4&lt;/number&gt;&lt;dates&gt;&lt;year&gt;2013&lt;/year&gt;&lt;/dates&gt;&lt;publisher&gt;Public Library of Science&lt;/publisher&gt;&lt;urls&gt;&lt;related-urls&gt;&lt;url&gt;https://doi.org/10.1371/journal.pone.0060042&lt;/url&gt;&lt;/related-urls&gt;&lt;/urls&gt;&lt;electronic-resource-num&gt;10.1371/journal.pone.0060042&lt;/electronic-resource-num&gt;&lt;/record&gt;&lt;/Cite&gt;&lt;/EndNote&gt;</w:instrText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56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5A5A7C7F" w14:textId="59DD7930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ontrolled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clinical trial</w:t>
            </w:r>
          </w:p>
        </w:tc>
        <w:tc>
          <w:tcPr>
            <w:tcW w:w="1679" w:type="dxa"/>
            <w:vAlign w:val="center"/>
          </w:tcPr>
          <w:p w14:paraId="5C670A72" w14:textId="47E63FA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MHE patients before/after rifaximin (</w:t>
            </w:r>
            <w:r w:rsidRPr="00E376D6">
              <w:rPr>
                <w:rFonts w:ascii="Book Antiqua" w:hAnsi="Book Antiqua" w:cs="Times New Roman"/>
                <w:i/>
                <w:iCs/>
              </w:rPr>
              <w:t>n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=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20)</w:t>
            </w:r>
          </w:p>
        </w:tc>
        <w:tc>
          <w:tcPr>
            <w:tcW w:w="1298" w:type="dxa"/>
            <w:vAlign w:val="center"/>
          </w:tcPr>
          <w:p w14:paraId="7808B058" w14:textId="5ADE132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8 </w:t>
            </w:r>
            <w:proofErr w:type="spellStart"/>
            <w:r w:rsidRPr="001F4892">
              <w:rPr>
                <w:rFonts w:ascii="Book Antiqua" w:hAnsi="Book Antiqua" w:cs="Times New Roman"/>
              </w:rPr>
              <w:t>wk</w:t>
            </w:r>
            <w:proofErr w:type="spellEnd"/>
          </w:p>
        </w:tc>
        <w:tc>
          <w:tcPr>
            <w:tcW w:w="1134" w:type="dxa"/>
            <w:vAlign w:val="center"/>
          </w:tcPr>
          <w:p w14:paraId="0062269E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vAlign w:val="center"/>
          </w:tcPr>
          <w:p w14:paraId="7D1EBDE3" w14:textId="316A1C3E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Multi-tagged pyrosequencing,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GC/LC-MS</w:t>
            </w:r>
          </w:p>
        </w:tc>
        <w:tc>
          <w:tcPr>
            <w:tcW w:w="3260" w:type="dxa"/>
            <w:vAlign w:val="center"/>
          </w:tcPr>
          <w:p w14:paraId="1F67A62D" w14:textId="5C757589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Modest decrease in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Veillonellaceae</w:t>
            </w:r>
            <w:proofErr w:type="spellEnd"/>
            <w:r w:rsidRPr="001F4892">
              <w:rPr>
                <w:rFonts w:ascii="Book Antiqua" w:hAnsi="Book Antiqua" w:cs="Times New Roman"/>
                <w:i/>
                <w:iCs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and increase in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Eubacteriaceae</w:t>
            </w:r>
            <w:proofErr w:type="spellEnd"/>
            <w:r w:rsidRPr="001F4892">
              <w:rPr>
                <w:rFonts w:ascii="Book Antiqua" w:hAnsi="Book Antiqua" w:cs="Times New Roman"/>
              </w:rPr>
              <w:t>, with significant changes in metabolite correlations</w:t>
            </w:r>
          </w:p>
        </w:tc>
        <w:tc>
          <w:tcPr>
            <w:tcW w:w="2032" w:type="dxa"/>
            <w:vAlign w:val="center"/>
          </w:tcPr>
          <w:p w14:paraId="5F89A9F0" w14:textId="6D9BA51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ignificant improvement</w:t>
            </w:r>
            <w:r w:rsidR="0019646D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in endotoxemia and cognition</w:t>
            </w:r>
          </w:p>
        </w:tc>
      </w:tr>
      <w:tr w:rsidR="00E376D6" w:rsidRPr="001F4892" w14:paraId="6A2F4B65" w14:textId="77777777" w:rsidTr="00E376D6">
        <w:trPr>
          <w:cantSplit/>
          <w:trHeight w:val="454"/>
          <w:jc w:val="center"/>
        </w:trPr>
        <w:tc>
          <w:tcPr>
            <w:tcW w:w="14069" w:type="dxa"/>
            <w:gridSpan w:val="8"/>
            <w:vAlign w:val="center"/>
          </w:tcPr>
          <w:p w14:paraId="4C72C653" w14:textId="03CE56C7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Probiotics</w:t>
            </w:r>
          </w:p>
        </w:tc>
      </w:tr>
      <w:tr w:rsidR="00E376D6" w:rsidRPr="001F4892" w14:paraId="6C45C8E0" w14:textId="77777777" w:rsidTr="00E376D6">
        <w:trPr>
          <w:cantSplit/>
          <w:trHeight w:val="454"/>
          <w:jc w:val="center"/>
        </w:trPr>
        <w:tc>
          <w:tcPr>
            <w:tcW w:w="14069" w:type="dxa"/>
            <w:gridSpan w:val="8"/>
            <w:vAlign w:val="center"/>
          </w:tcPr>
          <w:p w14:paraId="3FF31A53" w14:textId="43656A16" w:rsidR="00E376D6" w:rsidRPr="001F4892" w:rsidRDefault="00E376D6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Lactobacillus GG</w:t>
            </w:r>
          </w:p>
        </w:tc>
      </w:tr>
      <w:tr w:rsidR="00E376D6" w:rsidRPr="001F4892" w14:paraId="1C181C6A" w14:textId="77777777" w:rsidTr="00E376D6">
        <w:trPr>
          <w:cantSplit/>
          <w:trHeight w:val="454"/>
          <w:jc w:val="center"/>
        </w:trPr>
        <w:tc>
          <w:tcPr>
            <w:tcW w:w="1406" w:type="dxa"/>
            <w:vAlign w:val="center"/>
          </w:tcPr>
          <w:p w14:paraId="2430D280" w14:textId="2FE3F96B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200" w:firstLine="48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lastRenderedPageBreak/>
              <w:t>Bajaj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/>
            </w:r>
            <w:r w:rsidRPr="00E376D6">
              <w:rPr>
                <w:rFonts w:ascii="Book Antiqua" w:hAnsi="Book Antiqua" w:cs="Times New Roman"/>
              </w:rPr>
              <w:instrText xml:space="preserve"> ADDIN EN.CITE &lt;EndNote&gt;&lt;Cite&gt;&lt;Author&gt;Bajaj&lt;/Author&gt;&lt;Year&gt;2014&lt;/Year&gt;&lt;RecNum&gt;354&lt;/RecNum&gt;&lt;DisplayText&gt;&lt;style face="superscript"&gt;[70]&lt;/style&gt;&lt;/DisplayText&gt;&lt;record&gt;&lt;rec-number&gt;354&lt;/rec-number&gt;&lt;foreign-keys&gt;&lt;key app="EN" db-id="t2asztevgawxdaex9psveaf5prpwa9p5ss9w" timestamp="1661342939"&gt;354&lt;/key&gt;&lt;/foreign-keys&gt;&lt;ref-type name="Journal Article"&gt;17&lt;/ref-type&gt;&lt;contributors&gt;&lt;authors&gt;&lt;author&gt;Bajaj, J. S.&lt;/author&gt;&lt;author&gt;Heuman, D. M.&lt;/author&gt;&lt;author&gt;Hylemon, P. B.&lt;/author&gt;&lt;author&gt;Sanyal, A. J.&lt;/author&gt;&lt;author&gt;Puri, P.&lt;/author&gt;&lt;author&gt;Sterling, R. K.&lt;/author&gt;&lt;author&gt;Luketic, V.&lt;/author&gt;&lt;author&gt;Stravitz, R. T.&lt;/author&gt;&lt;author&gt;Siddiqui, M. S.&lt;/author&gt;&lt;author&gt;Fuchs, M.&lt;/author&gt;&lt;author&gt;Thacker, L. R.&lt;/author&gt;&lt;author&gt;Wade, J. B.&lt;/author&gt;&lt;author&gt;Daita, K.&lt;/author&gt;&lt;author&gt;Sistrun, S.&lt;/author&gt;&lt;author&gt;White, M. B.&lt;/author&gt;&lt;author&gt;Noble, N. A.&lt;/author&gt;&lt;author&gt;Thorpe, C.&lt;/author&gt;&lt;author&gt;Kakiyama, G.&lt;/author&gt;&lt;author&gt;Pandak, W. M.&lt;/author&gt;&lt;author&gt;Sikaroodi, M.&lt;/author&gt;&lt;author&gt;Gillevet, P. M.&lt;/author&gt;&lt;/authors&gt;&lt;/contributors&gt;&lt;titles&gt;&lt;title&gt;Randomised clinical trial: Lactobacillus GG modulates gut microbiome, metabolome and endotoxemia in patients with cirrhosis&lt;/title&gt;&lt;secondary-title&gt;Alimentary Pharmacology &amp;amp; Therapeutics&lt;/secondary-title&gt;&lt;/titles&gt;&lt;periodical&gt;&lt;full-title&gt;Aliment Pharmacol Ther&lt;/full-title&gt;&lt;abbr-1&gt;Alimentary pharmacology &amp;amp; therapeutics&lt;/abbr-1&gt;&lt;/periodical&gt;&lt;pages&gt;1113-1125&lt;/pages&gt;&lt;volume&gt;39&lt;/volume&gt;&lt;number&gt;10&lt;/number&gt;&lt;dates&gt;&lt;year&gt;2014&lt;/year&gt;&lt;pub-dates&gt;&lt;date&gt;2014/05/01&lt;/date&gt;&lt;/pub-dates&gt;&lt;/dates&gt;&lt;publisher&gt;John Wiley &amp;amp; Sons, Ltd&lt;/publisher&gt;&lt;isbn&gt;0269-2813&lt;/isbn&gt;&lt;work-type&gt;https://doi.org/10.1111/apt.12695&lt;/work-type&gt;&lt;urls&gt;&lt;related-urls&gt;&lt;url&gt;https://doi.org/10.1111/apt.12695&lt;/url&gt;&lt;/related-urls&gt;&lt;/urls&gt;&lt;electronic-resource-num&gt;https://doi.org/10.1111/apt.12695&lt;/electronic-resource-num&gt;&lt;access-date&gt;2022/08/24&lt;/access-date&gt;&lt;/record&gt;&lt;/Cite&gt;&lt;/EndNote&gt;</w:instrText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74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00083A71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andomized phase I, placebo-controlled trial</w:t>
            </w:r>
          </w:p>
        </w:tc>
        <w:tc>
          <w:tcPr>
            <w:tcW w:w="1679" w:type="dxa"/>
            <w:vAlign w:val="center"/>
          </w:tcPr>
          <w:p w14:paraId="34586A3B" w14:textId="50B01A4A" w:rsidR="00F45A4F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>
              <w:rPr>
                <w:rFonts w:ascii="Book Antiqua" w:hAnsi="Book Antiqua" w:cs="Times New Roman"/>
              </w:rPr>
              <w:t>P</w:t>
            </w:r>
            <w:r w:rsidR="00F45A4F" w:rsidRPr="001F4892">
              <w:rPr>
                <w:rFonts w:ascii="Book Antiqua" w:hAnsi="Book Antiqua" w:cs="Times New Roman"/>
              </w:rPr>
              <w:t>robiotic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14)</w:t>
            </w:r>
            <w:r>
              <w:rPr>
                <w:rFonts w:ascii="Book Antiqua" w:hAnsi="Book Antiqua" w:cs="Times New Roman" w:hint="eastAsia"/>
              </w:rPr>
              <w:t>,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placebo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16)</w:t>
            </w:r>
          </w:p>
        </w:tc>
        <w:tc>
          <w:tcPr>
            <w:tcW w:w="1298" w:type="dxa"/>
            <w:vAlign w:val="center"/>
          </w:tcPr>
          <w:p w14:paraId="3EF02C9B" w14:textId="65A88EFD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8 </w:t>
            </w:r>
            <w:proofErr w:type="spellStart"/>
            <w:r w:rsidRPr="001F4892">
              <w:rPr>
                <w:rFonts w:ascii="Book Antiqua" w:hAnsi="Book Antiqua" w:cs="Times New Roman"/>
              </w:rPr>
              <w:t>wk</w:t>
            </w:r>
            <w:proofErr w:type="spellEnd"/>
          </w:p>
        </w:tc>
        <w:tc>
          <w:tcPr>
            <w:tcW w:w="1134" w:type="dxa"/>
            <w:vAlign w:val="center"/>
          </w:tcPr>
          <w:p w14:paraId="1EEC019D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vAlign w:val="center"/>
          </w:tcPr>
          <w:p w14:paraId="1E1709EC" w14:textId="3E37B8B1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Multi-tagged pyrosequencing,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GC/LC-MS</w:t>
            </w:r>
          </w:p>
        </w:tc>
        <w:tc>
          <w:tcPr>
            <w:tcW w:w="3260" w:type="dxa"/>
            <w:vAlign w:val="center"/>
          </w:tcPr>
          <w:p w14:paraId="74E47501" w14:textId="53BF36C9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Decreased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nterobacteriaceae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 xml:space="preserve">and increased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Lachnospiraceae</w:t>
            </w:r>
            <w:proofErr w:type="spellEnd"/>
            <w:r w:rsidRPr="001F4892">
              <w:rPr>
                <w:rFonts w:ascii="Book Antiqua" w:hAnsi="Book Antiqua" w:cs="Times New Roman"/>
              </w:rPr>
              <w:t xml:space="preserve"> and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Clostridiales</w:t>
            </w:r>
            <w:proofErr w:type="spellEnd"/>
            <w:r w:rsidRPr="001F4892">
              <w:rPr>
                <w:rFonts w:ascii="Book Antiqua" w:hAnsi="Book Antiqua" w:cs="Times New Roman"/>
                <w:i/>
                <w:iCs/>
              </w:rPr>
              <w:t xml:space="preserve">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Incertae</w:t>
            </w:r>
            <w:proofErr w:type="spellEnd"/>
            <w:r w:rsidRPr="001F4892">
              <w:rPr>
                <w:rFonts w:ascii="Book Antiqua" w:hAnsi="Book Antiqua" w:cs="Times New Roman"/>
                <w:i/>
                <w:iCs/>
              </w:rPr>
              <w:t xml:space="preserve">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Sedis</w:t>
            </w:r>
            <w:proofErr w:type="spellEnd"/>
            <w:r w:rsidRPr="001F4892">
              <w:rPr>
                <w:rFonts w:ascii="Book Antiqua" w:hAnsi="Book Antiqua" w:cs="Times New Roman"/>
              </w:rPr>
              <w:t xml:space="preserve"> XIV,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with significant alterations in metabolite correlations with amino acid and secondary bile acid metabolism</w:t>
            </w:r>
          </w:p>
        </w:tc>
        <w:tc>
          <w:tcPr>
            <w:tcW w:w="2032" w:type="dxa"/>
            <w:vAlign w:val="center"/>
          </w:tcPr>
          <w:p w14:paraId="7B699222" w14:textId="69A59E6D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Attenuated endotoxemia and decreased TNF-α without change in cognition</w:t>
            </w:r>
          </w:p>
        </w:tc>
      </w:tr>
      <w:tr w:rsidR="00E376D6" w:rsidRPr="001F4892" w14:paraId="1276FAA7" w14:textId="77777777" w:rsidTr="00E376D6">
        <w:trPr>
          <w:cantSplit/>
          <w:trHeight w:val="454"/>
          <w:jc w:val="center"/>
        </w:trPr>
        <w:tc>
          <w:tcPr>
            <w:tcW w:w="14069" w:type="dxa"/>
            <w:gridSpan w:val="8"/>
            <w:vAlign w:val="center"/>
          </w:tcPr>
          <w:p w14:paraId="408391A3" w14:textId="3C52943A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Probiotics</w:t>
            </w:r>
          </w:p>
        </w:tc>
      </w:tr>
      <w:tr w:rsidR="00E376D6" w:rsidRPr="001F4892" w14:paraId="2FB0188C" w14:textId="77777777" w:rsidTr="00E376D6">
        <w:trPr>
          <w:cantSplit/>
          <w:trHeight w:val="454"/>
          <w:jc w:val="center"/>
        </w:trPr>
        <w:tc>
          <w:tcPr>
            <w:tcW w:w="14069" w:type="dxa"/>
            <w:gridSpan w:val="8"/>
            <w:vAlign w:val="center"/>
          </w:tcPr>
          <w:p w14:paraId="12F081CC" w14:textId="2DA31CB1" w:rsidR="00E376D6" w:rsidRPr="001F4892" w:rsidRDefault="00E376D6" w:rsidP="00E376D6">
            <w:pPr>
              <w:adjustRightInd w:val="0"/>
              <w:snapToGrid w:val="0"/>
              <w:spacing w:line="360" w:lineRule="auto"/>
              <w:ind w:firstLineChars="200" w:firstLine="48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  <w:i/>
                <w:iCs/>
              </w:rPr>
              <w:t xml:space="preserve">Clostridium </w:t>
            </w:r>
            <w:proofErr w:type="spellStart"/>
            <w:r w:rsidRPr="00E376D6">
              <w:rPr>
                <w:rFonts w:ascii="Book Antiqua" w:hAnsi="Book Antiqua" w:cs="Times New Roman"/>
                <w:i/>
                <w:iCs/>
              </w:rPr>
              <w:t>butyricum</w:t>
            </w:r>
            <w:proofErr w:type="spellEnd"/>
            <w:r w:rsidRPr="00E376D6">
              <w:rPr>
                <w:rFonts w:ascii="Book Antiqua" w:hAnsi="Book Antiqua" w:cs="Times New Roman"/>
                <w:i/>
                <w:iCs/>
              </w:rPr>
              <w:t xml:space="preserve"> </w:t>
            </w:r>
            <w:r w:rsidRPr="00E376D6">
              <w:rPr>
                <w:rFonts w:ascii="Book Antiqua" w:hAnsi="Book Antiqua" w:cs="Times New Roman"/>
              </w:rPr>
              <w:t xml:space="preserve">combined with </w:t>
            </w:r>
            <w:r w:rsidRPr="00E376D6">
              <w:rPr>
                <w:rFonts w:ascii="Book Antiqua" w:hAnsi="Book Antiqua" w:cs="Times New Roman"/>
                <w:i/>
                <w:iCs/>
              </w:rPr>
              <w:t>Bi</w:t>
            </w:r>
            <w:r w:rsidRPr="00E376D6">
              <w:rPr>
                <w:rFonts w:ascii="Book Antiqua" w:eastAsia="MS Gothic" w:hAnsi="Book Antiqua" w:cs="Times New Roman"/>
                <w:i/>
                <w:iCs/>
              </w:rPr>
              <w:t>ﬁ</w:t>
            </w:r>
            <w:r w:rsidRPr="00E376D6">
              <w:rPr>
                <w:rFonts w:ascii="Book Antiqua" w:hAnsi="Book Antiqua" w:cs="Times New Roman"/>
                <w:i/>
                <w:iCs/>
              </w:rPr>
              <w:t>dobacterium</w:t>
            </w:r>
            <w:r w:rsidRPr="00E376D6">
              <w:rPr>
                <w:rFonts w:ascii="Book Antiqua" w:hAnsi="Book Antiqua" w:cs="Times New Roman"/>
              </w:rPr>
              <w:t xml:space="preserve"> </w:t>
            </w:r>
            <w:proofErr w:type="spellStart"/>
            <w:r w:rsidRPr="00E376D6">
              <w:rPr>
                <w:rFonts w:ascii="Book Antiqua" w:hAnsi="Book Antiqua" w:cs="Times New Roman"/>
                <w:i/>
                <w:iCs/>
              </w:rPr>
              <w:t>infantis</w:t>
            </w:r>
            <w:proofErr w:type="spellEnd"/>
          </w:p>
        </w:tc>
      </w:tr>
      <w:tr w:rsidR="00E376D6" w:rsidRPr="001F4892" w14:paraId="671D60D2" w14:textId="77777777" w:rsidTr="00E376D6">
        <w:trPr>
          <w:cantSplit/>
          <w:trHeight w:val="454"/>
          <w:jc w:val="center"/>
        </w:trPr>
        <w:tc>
          <w:tcPr>
            <w:tcW w:w="1406" w:type="dxa"/>
            <w:vAlign w:val="center"/>
          </w:tcPr>
          <w:p w14:paraId="53B7054C" w14:textId="7DE6345D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200" w:firstLine="48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Xia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/>
            </w:r>
            <w:r w:rsidRPr="00E376D6">
              <w:rPr>
                <w:rFonts w:ascii="Book Antiqua" w:hAnsi="Book Antiqua" w:cs="Times New Roman"/>
              </w:rPr>
              <w:instrText xml:space="preserve"> ADDIN EN.CITE &lt;EndNote&gt;&lt;Cite&gt;&lt;Author&gt;Xia&lt;/Author&gt;&lt;Year&gt;2018&lt;/Year&gt;&lt;RecNum&gt;433&lt;/RecNum&gt;&lt;DisplayText&gt;&lt;style face="superscript"&gt;[69]&lt;/style&gt;&lt;/DisplayText&gt;&lt;record&gt;&lt;rec-number&gt;433&lt;/rec-number&gt;&lt;foreign-keys&gt;&lt;key app="EN" db-id="t2asztevgawxdaex9psveaf5prpwa9p5ss9w" timestamp="1662187497"&gt;433&lt;/key&gt;&lt;/foreign-keys&gt;&lt;ref-type name="Journal Article"&gt;17&lt;/ref-type&gt;&lt;contributors&gt;&lt;authors&gt;&lt;author&gt;Xia, Xiaoxue&lt;/author&gt;&lt;author&gt;Chen, Jiang&lt;/author&gt;&lt;author&gt;Xia, Jiayun&lt;/author&gt;&lt;author&gt;Wang, Bin&lt;/author&gt;&lt;author&gt;Liu, Hua&lt;/author&gt;&lt;author&gt;Yang, Ling&lt;/author&gt;&lt;author&gt;Wang, Ying&lt;/author&gt;&lt;author&gt;Ling, Zongxin&lt;/author&gt;&lt;/authors&gt;&lt;/contributors&gt;&lt;titles&gt;&lt;title&gt;Role of probiotics in the treatment of minimal hepatic encephalopathy in patients with HBV-induced liver cirrhosis&lt;/title&gt;&lt;secondary-title&gt;Journal of International Medical Research&lt;/secondary-title&gt;&lt;/titles&gt;&lt;periodical&gt;&lt;full-title&gt;Journal of International Medical Research&lt;/full-title&gt;&lt;/periodical&gt;&lt;pages&gt;3596-3604&lt;/pages&gt;&lt;volume&gt;46&lt;/volume&gt;&lt;number&gt;9&lt;/number&gt;&lt;keywords&gt;&lt;keyword&gt;Minimal hepatic encephalopathy,hepatitis B virus,probiotics,Clostridium,Bifidobacterium,liver cirrhosis&lt;/keyword&gt;&lt;/keywords&gt;&lt;dates&gt;&lt;year&gt;2018&lt;/year&gt;&lt;/dates&gt;&lt;accession-num&gt;29806520&lt;/accession-num&gt;&lt;urls&gt;&lt;related-urls&gt;&lt;url&gt;https://journals.sagepub.com/doi/abs/10.1177/0300060518776064&lt;/url&gt;&lt;/related-urls&gt;&lt;/urls&gt;&lt;electronic-resource-num&gt;10.1177/0300060518776064&lt;/electronic-resource-num&gt;&lt;/record&gt;&lt;/Cite&gt;&lt;/EndNote&gt;</w:instrText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73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2F531D5C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andomized controlled trial</w:t>
            </w:r>
          </w:p>
        </w:tc>
        <w:tc>
          <w:tcPr>
            <w:tcW w:w="1679" w:type="dxa"/>
            <w:vAlign w:val="center"/>
          </w:tcPr>
          <w:p w14:paraId="0F3F1C69" w14:textId="532379EE" w:rsidR="00F45A4F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P</w:t>
            </w:r>
            <w:r w:rsidR="00F45A4F" w:rsidRPr="001F4892">
              <w:rPr>
                <w:rFonts w:ascii="Book Antiqua" w:hAnsi="Book Antiqua" w:cs="Times New Roman"/>
              </w:rPr>
              <w:t>robiotic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30)</w:t>
            </w:r>
            <w:r>
              <w:rPr>
                <w:rFonts w:ascii="Book Antiqua" w:hAnsi="Book Antiqua" w:cs="Times New Roman" w:hint="eastAsia"/>
              </w:rPr>
              <w:t>,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placebo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37)</w:t>
            </w:r>
          </w:p>
        </w:tc>
        <w:tc>
          <w:tcPr>
            <w:tcW w:w="1298" w:type="dxa"/>
            <w:vAlign w:val="center"/>
          </w:tcPr>
          <w:p w14:paraId="0331B433" w14:textId="137D47CE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3 </w:t>
            </w:r>
            <w:proofErr w:type="spellStart"/>
            <w:r w:rsidRPr="001F4892">
              <w:rPr>
                <w:rFonts w:ascii="Book Antiqua" w:hAnsi="Book Antiqua" w:cs="Times New Roman"/>
              </w:rPr>
              <w:t>mo</w:t>
            </w:r>
            <w:proofErr w:type="spellEnd"/>
          </w:p>
        </w:tc>
        <w:tc>
          <w:tcPr>
            <w:tcW w:w="1134" w:type="dxa"/>
            <w:vAlign w:val="center"/>
          </w:tcPr>
          <w:p w14:paraId="24DACA04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vAlign w:val="center"/>
          </w:tcPr>
          <w:p w14:paraId="7884CBDA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 sequencing</w:t>
            </w:r>
          </w:p>
        </w:tc>
        <w:tc>
          <w:tcPr>
            <w:tcW w:w="3260" w:type="dxa"/>
            <w:vAlign w:val="center"/>
          </w:tcPr>
          <w:p w14:paraId="198D5738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Increased </w:t>
            </w:r>
            <w:r w:rsidRPr="001F4892">
              <w:rPr>
                <w:rFonts w:ascii="Book Antiqua" w:hAnsi="Book Antiqua" w:cs="Times New Roman"/>
                <w:i/>
                <w:iCs/>
              </w:rPr>
              <w:t>Clostridium cluster</w:t>
            </w:r>
            <w:r w:rsidRPr="001F4892">
              <w:rPr>
                <w:rFonts w:ascii="Book Antiqua" w:hAnsi="Book Antiqua" w:cs="Times New Roman"/>
              </w:rPr>
              <w:t xml:space="preserve"> I and </w:t>
            </w:r>
            <w:r w:rsidRPr="001F4892">
              <w:rPr>
                <w:rFonts w:ascii="Book Antiqua" w:hAnsi="Book Antiqua" w:cs="Times New Roman"/>
                <w:i/>
                <w:iCs/>
              </w:rPr>
              <w:t>Bi</w:t>
            </w:r>
            <w:r w:rsidRPr="001F4892">
              <w:rPr>
                <w:rFonts w:ascii="Book Antiqua" w:eastAsia="MS Gothic" w:hAnsi="Book Antiqua" w:cs="Times New Roman"/>
                <w:i/>
                <w:iCs/>
              </w:rPr>
              <w:t>ﬁ</w:t>
            </w:r>
            <w:r w:rsidRPr="001F4892">
              <w:rPr>
                <w:rFonts w:ascii="Book Antiqua" w:hAnsi="Book Antiqua" w:cs="Times New Roman"/>
                <w:i/>
                <w:iCs/>
              </w:rPr>
              <w:t>dobacterium</w:t>
            </w:r>
            <w:r w:rsidRPr="001F4892">
              <w:rPr>
                <w:rFonts w:ascii="Book Antiqua" w:hAnsi="Book Antiqua" w:cs="Times New Roman"/>
              </w:rPr>
              <w:t xml:space="preserve">, decreased </w:t>
            </w:r>
            <w:r w:rsidRPr="001F4892">
              <w:rPr>
                <w:rFonts w:ascii="Book Antiqua" w:hAnsi="Book Antiqua" w:cs="Times New Roman"/>
                <w:i/>
                <w:iCs/>
              </w:rPr>
              <w:t>Enterobacteriaceae</w:t>
            </w:r>
            <w:r w:rsidRPr="001F4892">
              <w:rPr>
                <w:rFonts w:ascii="Book Antiqua" w:hAnsi="Book Antiqua" w:cs="Times New Roman"/>
              </w:rPr>
              <w:t xml:space="preserve"> and </w:t>
            </w:r>
            <w:r w:rsidRPr="001F4892">
              <w:rPr>
                <w:rFonts w:ascii="Book Antiqua" w:hAnsi="Book Antiqua" w:cs="Times New Roman"/>
                <w:i/>
                <w:iCs/>
              </w:rPr>
              <w:t>Enterococcus</w:t>
            </w:r>
          </w:p>
        </w:tc>
        <w:tc>
          <w:tcPr>
            <w:tcW w:w="2032" w:type="dxa"/>
            <w:vAlign w:val="center"/>
          </w:tcPr>
          <w:p w14:paraId="5E57BDE8" w14:textId="4838560B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educed ammonia and improved cognition</w:t>
            </w:r>
          </w:p>
        </w:tc>
      </w:tr>
      <w:tr w:rsidR="00E376D6" w:rsidRPr="001F4892" w14:paraId="0AC7359E" w14:textId="77777777" w:rsidTr="00E376D6">
        <w:trPr>
          <w:cantSplit/>
          <w:trHeight w:val="454"/>
          <w:jc w:val="center"/>
        </w:trPr>
        <w:tc>
          <w:tcPr>
            <w:tcW w:w="14069" w:type="dxa"/>
            <w:gridSpan w:val="8"/>
            <w:vAlign w:val="center"/>
          </w:tcPr>
          <w:p w14:paraId="53B96792" w14:textId="6BB1BE24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  <w:i/>
                <w:iCs/>
              </w:rPr>
              <w:t xml:space="preserve">Escherichia coli </w:t>
            </w:r>
            <w:proofErr w:type="spellStart"/>
            <w:r w:rsidRPr="00E376D6">
              <w:rPr>
                <w:rFonts w:ascii="Book Antiqua" w:hAnsi="Book Antiqua" w:cs="Times New Roman"/>
                <w:i/>
                <w:iCs/>
              </w:rPr>
              <w:t>Nissle</w:t>
            </w:r>
            <w:proofErr w:type="spellEnd"/>
            <w:r w:rsidRPr="00E376D6">
              <w:rPr>
                <w:rFonts w:ascii="Book Antiqua" w:hAnsi="Book Antiqua" w:cs="Times New Roman"/>
                <w:i/>
                <w:iCs/>
              </w:rPr>
              <w:t xml:space="preserve"> </w:t>
            </w:r>
            <w:r w:rsidRPr="00E376D6">
              <w:rPr>
                <w:rFonts w:ascii="Book Antiqua" w:hAnsi="Book Antiqua" w:cs="Times New Roman"/>
              </w:rPr>
              <w:t>1917 strain</w:t>
            </w:r>
          </w:p>
        </w:tc>
      </w:tr>
      <w:tr w:rsidR="00E376D6" w:rsidRPr="001F4892" w14:paraId="0DE82480" w14:textId="77777777" w:rsidTr="00E376D6">
        <w:trPr>
          <w:cantSplit/>
          <w:trHeight w:val="454"/>
          <w:jc w:val="center"/>
        </w:trPr>
        <w:tc>
          <w:tcPr>
            <w:tcW w:w="1406" w:type="dxa"/>
            <w:vAlign w:val="center"/>
          </w:tcPr>
          <w:p w14:paraId="70CA4492" w14:textId="4DD5E159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proofErr w:type="spellStart"/>
            <w:r w:rsidRPr="00E376D6">
              <w:rPr>
                <w:rFonts w:ascii="Book Antiqua" w:hAnsi="Book Antiqua" w:cs="Times New Roman"/>
              </w:rPr>
              <w:lastRenderedPageBreak/>
              <w:t>Manzhalii</w:t>
            </w:r>
            <w:proofErr w:type="spellEnd"/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NYW56aGFsaWk8L0F1dGhvcj48WWVhcj4yMDIyPC9ZZWFy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==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 </w:instrTex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NYW56aGFsaWk8L0F1dGhvcj48WWVhcj4yMDIyPC9ZZWFy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==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.DATA </w:instrText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end"/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75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1AB58B94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ingle-</w:t>
            </w:r>
            <w:proofErr w:type="spellStart"/>
            <w:r w:rsidRPr="001F4892">
              <w:rPr>
                <w:rFonts w:ascii="Book Antiqua" w:hAnsi="Book Antiqua" w:cs="Times New Roman"/>
              </w:rPr>
              <w:t>centre</w:t>
            </w:r>
            <w:proofErr w:type="spellEnd"/>
            <w:r w:rsidRPr="001F4892">
              <w:rPr>
                <w:rFonts w:ascii="Book Antiqua" w:hAnsi="Book Antiqua" w:cs="Times New Roman"/>
              </w:rPr>
              <w:t>, open-label, randomized trial</w:t>
            </w:r>
          </w:p>
        </w:tc>
        <w:tc>
          <w:tcPr>
            <w:tcW w:w="1679" w:type="dxa"/>
            <w:vAlign w:val="center"/>
          </w:tcPr>
          <w:p w14:paraId="41B86DE1" w14:textId="6E0FBBD0" w:rsidR="00F45A4F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>
              <w:rPr>
                <w:rFonts w:ascii="Book Antiqua" w:hAnsi="Book Antiqua" w:cs="Times New Roman"/>
              </w:rPr>
              <w:t>P</w:t>
            </w:r>
            <w:r w:rsidR="00F45A4F" w:rsidRPr="001F4892">
              <w:rPr>
                <w:rFonts w:ascii="Book Antiqua" w:hAnsi="Book Antiqua" w:cs="Times New Roman"/>
              </w:rPr>
              <w:t>robiotic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15)</w:t>
            </w:r>
            <w:r>
              <w:rPr>
                <w:rFonts w:ascii="Book Antiqua" w:hAnsi="Book Antiqua" w:cs="Times New Roman"/>
              </w:rPr>
              <w:t>,</w:t>
            </w:r>
            <w:r w:rsidR="00F45A4F" w:rsidRPr="001F4892">
              <w:rPr>
                <w:rFonts w:ascii="Book Antiqua" w:hAnsi="Book Antiqua" w:cs="Times New Roman"/>
              </w:rPr>
              <w:t xml:space="preserve"> lactulose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15)</w:t>
            </w:r>
            <w:r>
              <w:rPr>
                <w:rFonts w:ascii="Book Antiqua" w:hAnsi="Book Antiqua" w:cs="Times New Roman"/>
              </w:rPr>
              <w:t>,</w:t>
            </w:r>
            <w:r w:rsidR="00F45A4F" w:rsidRPr="001F4892">
              <w:rPr>
                <w:rFonts w:ascii="Book Antiqua" w:hAnsi="Book Antiqua" w:cs="Times New Roman"/>
              </w:rPr>
              <w:t xml:space="preserve"> rifaximin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15)</w:t>
            </w:r>
          </w:p>
        </w:tc>
        <w:tc>
          <w:tcPr>
            <w:tcW w:w="1298" w:type="dxa"/>
            <w:vAlign w:val="center"/>
          </w:tcPr>
          <w:p w14:paraId="5B5C24A8" w14:textId="60F6A32F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1 </w:t>
            </w:r>
            <w:proofErr w:type="spellStart"/>
            <w:r w:rsidRPr="001F4892">
              <w:rPr>
                <w:rFonts w:ascii="Book Antiqua" w:hAnsi="Book Antiqua" w:cs="Times New Roman"/>
              </w:rPr>
              <w:t>mo</w:t>
            </w:r>
            <w:proofErr w:type="spellEnd"/>
          </w:p>
        </w:tc>
        <w:tc>
          <w:tcPr>
            <w:tcW w:w="1134" w:type="dxa"/>
            <w:vAlign w:val="center"/>
          </w:tcPr>
          <w:p w14:paraId="78F72BA7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vAlign w:val="center"/>
          </w:tcPr>
          <w:p w14:paraId="23ACF079" w14:textId="61EEC862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16S </w:t>
            </w:r>
            <w:r w:rsidR="00E376D6" w:rsidRPr="001F4892">
              <w:rPr>
                <w:rFonts w:ascii="Book Antiqua" w:hAnsi="Book Antiqua" w:cs="Times New Roman"/>
              </w:rPr>
              <w:t xml:space="preserve">rRNA </w:t>
            </w:r>
            <w:r w:rsidRPr="001F4892">
              <w:rPr>
                <w:rFonts w:ascii="Book Antiqua" w:hAnsi="Book Antiqua" w:cs="Times New Roman"/>
              </w:rPr>
              <w:t>sequencing</w:t>
            </w:r>
          </w:p>
        </w:tc>
        <w:tc>
          <w:tcPr>
            <w:tcW w:w="3260" w:type="dxa"/>
            <w:vAlign w:val="center"/>
          </w:tcPr>
          <w:p w14:paraId="3C922760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Normalized </w:t>
            </w:r>
            <w:r w:rsidRPr="001F4892">
              <w:rPr>
                <w:rFonts w:ascii="Book Antiqua" w:hAnsi="Book Antiqua" w:cs="Times New Roman"/>
                <w:i/>
                <w:iCs/>
              </w:rPr>
              <w:t>Bifidobacterium</w:t>
            </w:r>
            <w:r w:rsidRPr="001F4892">
              <w:rPr>
                <w:rFonts w:ascii="Book Antiqua" w:hAnsi="Book Antiqua" w:cs="Times New Roman"/>
              </w:rPr>
              <w:t xml:space="preserve"> and </w:t>
            </w:r>
            <w:r w:rsidRPr="001F4892">
              <w:rPr>
                <w:rFonts w:ascii="Book Antiqua" w:hAnsi="Book Antiqua" w:cs="Times New Roman"/>
                <w:i/>
                <w:iCs/>
              </w:rPr>
              <w:t>Lactobacilli</w:t>
            </w:r>
            <w:r w:rsidRPr="001F4892">
              <w:rPr>
                <w:rFonts w:ascii="Book Antiqua" w:hAnsi="Book Antiqua" w:cs="Times New Roman"/>
              </w:rPr>
              <w:t xml:space="preserve"> abundance</w:t>
            </w:r>
          </w:p>
        </w:tc>
        <w:tc>
          <w:tcPr>
            <w:tcW w:w="2032" w:type="dxa"/>
            <w:vAlign w:val="center"/>
          </w:tcPr>
          <w:p w14:paraId="4DFD6A69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educed ammonia and pro-inflammatory cytokines and improved cognition</w:t>
            </w:r>
          </w:p>
        </w:tc>
      </w:tr>
      <w:tr w:rsidR="00E376D6" w:rsidRPr="001F4892" w14:paraId="6E9AB73C" w14:textId="77777777" w:rsidTr="00E376D6">
        <w:trPr>
          <w:cantSplit/>
          <w:trHeight w:val="454"/>
          <w:jc w:val="center"/>
        </w:trPr>
        <w:tc>
          <w:tcPr>
            <w:tcW w:w="14069" w:type="dxa"/>
            <w:gridSpan w:val="8"/>
            <w:vAlign w:val="center"/>
          </w:tcPr>
          <w:p w14:paraId="2B6F79A7" w14:textId="6DD4665B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 xml:space="preserve">Rifaximin plus </w:t>
            </w:r>
            <w:r>
              <w:rPr>
                <w:rFonts w:ascii="Book Antiqua" w:hAnsi="Book Antiqua" w:cs="Times New Roman"/>
              </w:rPr>
              <w:t>p</w:t>
            </w:r>
            <w:r w:rsidRPr="00E376D6">
              <w:rPr>
                <w:rFonts w:ascii="Book Antiqua" w:hAnsi="Book Antiqua" w:cs="Times New Roman"/>
              </w:rPr>
              <w:t>robiotic</w:t>
            </w:r>
          </w:p>
        </w:tc>
      </w:tr>
      <w:tr w:rsidR="00E376D6" w:rsidRPr="001F4892" w14:paraId="2BC12E96" w14:textId="77777777" w:rsidTr="00E376D6">
        <w:trPr>
          <w:cantSplit/>
          <w:trHeight w:val="454"/>
          <w:jc w:val="center"/>
        </w:trPr>
        <w:tc>
          <w:tcPr>
            <w:tcW w:w="1406" w:type="dxa"/>
            <w:vAlign w:val="center"/>
          </w:tcPr>
          <w:p w14:paraId="4BE60E1E" w14:textId="5276FD2C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proofErr w:type="spellStart"/>
            <w:r w:rsidRPr="00E376D6">
              <w:rPr>
                <w:rFonts w:ascii="Book Antiqua" w:hAnsi="Book Antiqua" w:cs="Times New Roman"/>
              </w:rPr>
              <w:t>Zuo</w:t>
            </w:r>
            <w:proofErr w:type="spellEnd"/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adW88L0F1dGhvcj48WWVhcj4yMDE3PC9ZZWFyPjxSZWNO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 </w:instrTex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adW88L0F1dGhvcj48WWVhcj4yMDE3PC9ZZWFyPjxSZWNO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.DATA </w:instrText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end"/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84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64100AC1" w14:textId="318847AF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ontrolled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clinical trial</w:t>
            </w:r>
          </w:p>
        </w:tc>
        <w:tc>
          <w:tcPr>
            <w:tcW w:w="1679" w:type="dxa"/>
            <w:vAlign w:val="center"/>
          </w:tcPr>
          <w:p w14:paraId="0E36438B" w14:textId="7A89AA5C" w:rsidR="00F45A4F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</w:t>
            </w:r>
            <w:r w:rsidR="00F45A4F" w:rsidRPr="001F4892">
              <w:rPr>
                <w:rFonts w:ascii="Book Antiqua" w:hAnsi="Book Antiqua" w:cs="Times New Roman"/>
              </w:rPr>
              <w:t>ifaximi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  <w:i/>
                <w:iCs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7)</w:t>
            </w:r>
            <w:r>
              <w:rPr>
                <w:rFonts w:ascii="Book Antiqua" w:hAnsi="Book Antiqua" w:cs="Times New Roman" w:hint="eastAsia"/>
              </w:rPr>
              <w:t>,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rifaximin plus probiotic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7)</w:t>
            </w:r>
          </w:p>
        </w:tc>
        <w:tc>
          <w:tcPr>
            <w:tcW w:w="1298" w:type="dxa"/>
            <w:vAlign w:val="center"/>
          </w:tcPr>
          <w:p w14:paraId="52C9EA23" w14:textId="025CF329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4 </w:t>
            </w:r>
            <w:proofErr w:type="spellStart"/>
            <w:r w:rsidRPr="001F4892">
              <w:rPr>
                <w:rFonts w:ascii="Book Antiqua" w:hAnsi="Book Antiqua" w:cs="Times New Roman"/>
              </w:rPr>
              <w:t>wk</w:t>
            </w:r>
            <w:proofErr w:type="spellEnd"/>
          </w:p>
        </w:tc>
        <w:tc>
          <w:tcPr>
            <w:tcW w:w="1134" w:type="dxa"/>
            <w:vAlign w:val="center"/>
          </w:tcPr>
          <w:p w14:paraId="272814DC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vAlign w:val="center"/>
          </w:tcPr>
          <w:p w14:paraId="47B51516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 sequencing</w:t>
            </w:r>
          </w:p>
        </w:tc>
        <w:tc>
          <w:tcPr>
            <w:tcW w:w="3260" w:type="dxa"/>
            <w:vAlign w:val="center"/>
          </w:tcPr>
          <w:p w14:paraId="08F6CCAE" w14:textId="42E919F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Both treatments alone reduced the overall microbiome diversity, with decreased </w:t>
            </w:r>
            <w:r w:rsidRPr="001F4892">
              <w:rPr>
                <w:rFonts w:ascii="Book Antiqua" w:hAnsi="Book Antiqua" w:cs="Times New Roman"/>
                <w:i/>
                <w:iCs/>
              </w:rPr>
              <w:t>Streptococcus</w:t>
            </w:r>
            <w:r w:rsidRPr="001F4892">
              <w:rPr>
                <w:rFonts w:ascii="Book Antiqua" w:hAnsi="Book Antiqua" w:cs="Times New Roman"/>
              </w:rPr>
              <w:t xml:space="preserve"> and </w:t>
            </w:r>
            <w:proofErr w:type="spellStart"/>
            <w:r w:rsidRPr="001F4892">
              <w:rPr>
                <w:rFonts w:ascii="Book Antiqua" w:hAnsi="Book Antiqua" w:cs="Times New Roman"/>
                <w:i/>
                <w:iCs/>
              </w:rPr>
              <w:t>Faecalibacterium</w:t>
            </w:r>
            <w:proofErr w:type="spellEnd"/>
            <w:r w:rsidRPr="001F4892">
              <w:rPr>
                <w:rFonts w:ascii="Book Antiqua" w:hAnsi="Book Antiqua" w:cs="Times New Roman"/>
              </w:rPr>
              <w:t xml:space="preserve">, </w:t>
            </w:r>
            <w:r w:rsidRPr="001F4892">
              <w:rPr>
                <w:rFonts w:ascii="Book Antiqua" w:hAnsi="Book Antiqua" w:cs="Times New Roman"/>
                <w:i/>
                <w:iCs/>
              </w:rPr>
              <w:t>Clostridium</w:t>
            </w:r>
            <w:r w:rsidRPr="001F4892">
              <w:rPr>
                <w:rFonts w:ascii="Book Antiqua" w:hAnsi="Book Antiqua" w:cs="Times New Roman"/>
              </w:rPr>
              <w:t xml:space="preserve"> and increased </w:t>
            </w:r>
            <w:r w:rsidRPr="001F4892">
              <w:rPr>
                <w:rFonts w:ascii="Book Antiqua" w:hAnsi="Book Antiqua" w:cs="Times New Roman"/>
                <w:i/>
                <w:iCs/>
              </w:rPr>
              <w:t>Lactobacillus</w:t>
            </w:r>
          </w:p>
        </w:tc>
        <w:tc>
          <w:tcPr>
            <w:tcW w:w="2032" w:type="dxa"/>
            <w:vAlign w:val="center"/>
          </w:tcPr>
          <w:p w14:paraId="7F16E0F6" w14:textId="03965A80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Rifaximin plus probiotics showed a more </w:t>
            </w:r>
            <w:r w:rsidRPr="001F4892">
              <w:rPr>
                <w:rFonts w:ascii="Book Antiqua" w:hAnsi="Book Antiqua"/>
                <w:color w:val="212121"/>
                <w:shd w:val="clear" w:color="auto" w:fill="FFFFFF"/>
              </w:rPr>
              <w:t>apparent effect</w:t>
            </w:r>
          </w:p>
        </w:tc>
      </w:tr>
      <w:tr w:rsidR="00E376D6" w:rsidRPr="001F4892" w14:paraId="17EC401F" w14:textId="77777777" w:rsidTr="00E376D6">
        <w:trPr>
          <w:cantSplit/>
          <w:trHeight w:val="454"/>
          <w:jc w:val="center"/>
        </w:trPr>
        <w:tc>
          <w:tcPr>
            <w:tcW w:w="14069" w:type="dxa"/>
            <w:gridSpan w:val="8"/>
            <w:vAlign w:val="center"/>
          </w:tcPr>
          <w:p w14:paraId="57093968" w14:textId="4C2EDF09" w:rsidR="00E376D6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 xml:space="preserve">Rifaximin plus </w:t>
            </w:r>
            <w:r>
              <w:rPr>
                <w:rFonts w:ascii="Book Antiqua" w:hAnsi="Book Antiqua" w:cs="Times New Roman"/>
              </w:rPr>
              <w:t>l</w:t>
            </w:r>
            <w:r w:rsidRPr="00E376D6">
              <w:rPr>
                <w:rFonts w:ascii="Book Antiqua" w:hAnsi="Book Antiqua" w:cs="Times New Roman"/>
              </w:rPr>
              <w:t>actulose</w:t>
            </w:r>
          </w:p>
        </w:tc>
      </w:tr>
      <w:tr w:rsidR="00E376D6" w:rsidRPr="001F4892" w14:paraId="15C7A720" w14:textId="77777777" w:rsidTr="00E376D6">
        <w:trPr>
          <w:cantSplit/>
          <w:trHeight w:val="454"/>
          <w:jc w:val="center"/>
        </w:trPr>
        <w:tc>
          <w:tcPr>
            <w:tcW w:w="1406" w:type="dxa"/>
            <w:vAlign w:val="center"/>
          </w:tcPr>
          <w:p w14:paraId="79D97E95" w14:textId="3B441319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Schulz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TY2h1bHo8L0F1dGhvcj48WWVhcj4yMDE5PC9ZZWFyPjxS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 </w:instrText>
            </w:r>
            <w:r w:rsidRPr="00E376D6">
              <w:rPr>
                <w:rFonts w:ascii="Book Antiqua" w:hAnsi="Book Antiqua"/>
              </w:rPr>
              <w:fldChar w:fldCharType="begin">
                <w:fldData xml:space="preserve">PEVuZE5vdGU+PENpdGU+PEF1dGhvcj5TY2h1bHo8L0F1dGhvcj48WWVhcj4yMDE5PC9ZZWFyPjxS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</w:fldData>
              </w:fldChar>
            </w:r>
            <w:r w:rsidRPr="00E376D6">
              <w:rPr>
                <w:rFonts w:ascii="Book Antiqua" w:hAnsi="Book Antiqua" w:cs="Times New Roman"/>
              </w:rPr>
              <w:instrText xml:space="preserve"> ADDIN EN.CITE.DATA </w:instrText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end"/>
            </w:r>
            <w:r w:rsidRPr="00E376D6">
              <w:rPr>
                <w:rFonts w:ascii="Book Antiqua" w:hAnsi="Book Antiqua"/>
              </w:rPr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72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27DA251F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andomized controlled trial</w:t>
            </w:r>
          </w:p>
        </w:tc>
        <w:tc>
          <w:tcPr>
            <w:tcW w:w="1679" w:type="dxa"/>
            <w:vAlign w:val="center"/>
          </w:tcPr>
          <w:p w14:paraId="7B44AE59" w14:textId="0BCCF97A" w:rsidR="00F45A4F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</w:t>
            </w:r>
            <w:r w:rsidR="00F45A4F" w:rsidRPr="001F4892">
              <w:rPr>
                <w:rFonts w:ascii="Book Antiqua" w:hAnsi="Book Antiqua" w:cs="Times New Roman"/>
              </w:rPr>
              <w:t>ifaximi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1)</w:t>
            </w:r>
            <w:r>
              <w:rPr>
                <w:rFonts w:ascii="Book Antiqua" w:hAnsi="Book Antiqua" w:cs="Times New Roman" w:hint="eastAsia"/>
              </w:rPr>
              <w:t>,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rifaximin plus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lactulose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=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4)</w:t>
            </w:r>
          </w:p>
        </w:tc>
        <w:tc>
          <w:tcPr>
            <w:tcW w:w="1298" w:type="dxa"/>
            <w:vAlign w:val="center"/>
          </w:tcPr>
          <w:p w14:paraId="14E17682" w14:textId="550C06BD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  <w:spacing w:val="-6"/>
              </w:rPr>
            </w:pPr>
            <w:r w:rsidRPr="001F4892">
              <w:rPr>
                <w:rFonts w:ascii="Book Antiqua" w:hAnsi="Book Antiqua"/>
                <w:color w:val="000000"/>
                <w:spacing w:val="-6"/>
              </w:rPr>
              <w:t xml:space="preserve">3 </w:t>
            </w:r>
            <w:proofErr w:type="spellStart"/>
            <w:r w:rsidRPr="001F4892">
              <w:rPr>
                <w:rFonts w:ascii="Book Antiqua" w:hAnsi="Book Antiqua"/>
                <w:color w:val="000000"/>
                <w:spacing w:val="-6"/>
              </w:rPr>
              <w:t>mo</w:t>
            </w:r>
            <w:proofErr w:type="spellEnd"/>
          </w:p>
        </w:tc>
        <w:tc>
          <w:tcPr>
            <w:tcW w:w="1134" w:type="dxa"/>
            <w:vAlign w:val="center"/>
          </w:tcPr>
          <w:p w14:paraId="288C1B8A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vAlign w:val="center"/>
          </w:tcPr>
          <w:p w14:paraId="59ED508D" w14:textId="35A6FBBE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16S rRNA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sequencing</w:t>
            </w:r>
          </w:p>
        </w:tc>
        <w:tc>
          <w:tcPr>
            <w:tcW w:w="3260" w:type="dxa"/>
            <w:vAlign w:val="center"/>
          </w:tcPr>
          <w:p w14:paraId="00382345" w14:textId="62147F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 xml:space="preserve">Rifaximin with or without lactulose </w:t>
            </w:r>
            <w:r w:rsidRPr="001F4892">
              <w:rPr>
                <w:rFonts w:ascii="Book Antiqua" w:hAnsi="Book Antiqua" w:cs="Times New Roman"/>
                <w:spacing w:val="-6"/>
              </w:rPr>
              <w:t>did not affect microbiota composition</w:t>
            </w:r>
          </w:p>
        </w:tc>
        <w:tc>
          <w:tcPr>
            <w:tcW w:w="2032" w:type="dxa"/>
            <w:vAlign w:val="center"/>
          </w:tcPr>
          <w:p w14:paraId="04ADACB7" w14:textId="476AD118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MHE improvement with rifaximin lasted after the end of treatment</w:t>
            </w:r>
          </w:p>
        </w:tc>
      </w:tr>
      <w:tr w:rsidR="00E376D6" w:rsidRPr="001F4892" w14:paraId="72679EDF" w14:textId="77777777" w:rsidTr="00E376D6">
        <w:trPr>
          <w:cantSplit/>
          <w:trHeight w:val="454"/>
          <w:jc w:val="center"/>
        </w:trPr>
        <w:tc>
          <w:tcPr>
            <w:tcW w:w="14069" w:type="dxa"/>
            <w:gridSpan w:val="8"/>
            <w:vAlign w:val="center"/>
          </w:tcPr>
          <w:p w14:paraId="4D0FCE3B" w14:textId="1A9041E4" w:rsidR="00E376D6" w:rsidRPr="001F4892" w:rsidRDefault="00E376D6" w:rsidP="00E376D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proofErr w:type="spellStart"/>
            <w:r w:rsidRPr="00E376D6">
              <w:rPr>
                <w:rFonts w:ascii="Book Antiqua" w:hAnsi="Book Antiqua" w:cs="Times New Roman"/>
              </w:rPr>
              <w:t>Synbiotics</w:t>
            </w:r>
            <w:proofErr w:type="spellEnd"/>
          </w:p>
        </w:tc>
      </w:tr>
      <w:tr w:rsidR="00F45A4F" w:rsidRPr="001F4892" w14:paraId="13DABC79" w14:textId="77777777" w:rsidTr="00E376D6">
        <w:trPr>
          <w:cantSplit/>
          <w:trHeight w:val="454"/>
          <w:jc w:val="center"/>
        </w:trPr>
        <w:tc>
          <w:tcPr>
            <w:tcW w:w="14069" w:type="dxa"/>
            <w:gridSpan w:val="8"/>
            <w:vAlign w:val="center"/>
          </w:tcPr>
          <w:p w14:paraId="0C46D15E" w14:textId="49746B08" w:rsidR="00F45A4F" w:rsidRPr="00E376D6" w:rsidRDefault="00E376D6" w:rsidP="00E376D6">
            <w:pPr>
              <w:adjustRightInd w:val="0"/>
              <w:snapToGrid w:val="0"/>
              <w:spacing w:line="360" w:lineRule="auto"/>
              <w:ind w:firstLineChars="100" w:firstLine="240"/>
              <w:jc w:val="both"/>
              <w:rPr>
                <w:rFonts w:ascii="Book Antiqua" w:hAnsi="Book Antiqua" w:cs="Times New Roman"/>
              </w:rPr>
            </w:pPr>
            <w:r>
              <w:rPr>
                <w:rFonts w:ascii="Book Antiqua" w:hAnsi="Book Antiqua" w:cs="Times New Roman"/>
              </w:rPr>
              <w:lastRenderedPageBreak/>
              <w:t>P</w:t>
            </w:r>
            <w:r w:rsidR="00F45A4F" w:rsidRPr="00E376D6">
              <w:rPr>
                <w:rFonts w:ascii="Book Antiqua" w:hAnsi="Book Antiqua" w:cs="Times New Roman"/>
              </w:rPr>
              <w:t>robiotics plus fermentable fiber</w:t>
            </w:r>
          </w:p>
        </w:tc>
      </w:tr>
      <w:tr w:rsidR="00E376D6" w:rsidRPr="001F4892" w14:paraId="69C07861" w14:textId="77777777" w:rsidTr="00E376D6">
        <w:trPr>
          <w:cantSplit/>
          <w:trHeight w:val="454"/>
          <w:jc w:val="center"/>
        </w:trPr>
        <w:tc>
          <w:tcPr>
            <w:tcW w:w="1406" w:type="dxa"/>
            <w:vAlign w:val="center"/>
          </w:tcPr>
          <w:p w14:paraId="603653F8" w14:textId="64413765" w:rsidR="00F45A4F" w:rsidRPr="00E376D6" w:rsidRDefault="00F45A4F" w:rsidP="00E376D6">
            <w:pPr>
              <w:adjustRightInd w:val="0"/>
              <w:snapToGrid w:val="0"/>
              <w:spacing w:line="360" w:lineRule="auto"/>
              <w:ind w:firstLineChars="200" w:firstLine="480"/>
              <w:jc w:val="both"/>
              <w:rPr>
                <w:rFonts w:ascii="Book Antiqua" w:hAnsi="Book Antiqua" w:cs="Times New Roman"/>
              </w:rPr>
            </w:pPr>
            <w:r w:rsidRPr="00E376D6">
              <w:rPr>
                <w:rFonts w:ascii="Book Antiqua" w:hAnsi="Book Antiqua" w:cs="Times New Roman"/>
              </w:rPr>
              <w:t>Liu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E376D6">
              <w:rPr>
                <w:rFonts w:ascii="Book Antiqua" w:hAnsi="Book Antiqua" w:cs="Times New Roman"/>
                <w:i/>
                <w:iCs/>
              </w:rPr>
              <w:t>et al</w:t>
            </w:r>
            <w:r w:rsidRPr="00E376D6">
              <w:rPr>
                <w:rFonts w:ascii="Book Antiqua" w:hAnsi="Book Antiqua"/>
              </w:rPr>
              <w:fldChar w:fldCharType="begin"/>
            </w:r>
            <w:r w:rsidRPr="00E376D6">
              <w:rPr>
                <w:rFonts w:ascii="Book Antiqua" w:hAnsi="Book Antiqua" w:cs="Times New Roman"/>
              </w:rPr>
              <w:instrText xml:space="preserve"> ADDIN EN.CITE &lt;EndNote&gt;&lt;Cite&gt;&lt;Author&gt;Liu&lt;/Author&gt;&lt;Year&gt;2004&lt;/Year&gt;&lt;RecNum&gt;351&lt;/RecNum&gt;&lt;DisplayText&gt;&lt;style face="superscript"&gt;[72]&lt;/style&gt;&lt;/DisplayText&gt;&lt;record&gt;&lt;rec-number&gt;351&lt;/rec-number&gt;&lt;foreign-keys&gt;&lt;key app="EN" db-id="t2asztevgawxdaex9psveaf5prpwa9p5ss9w" timestamp="1661324049"&gt;351&lt;/key&gt;&lt;/foreign-keys&gt;&lt;ref-type name="Journal Article"&gt;17&lt;/ref-type&gt;&lt;contributors&gt;&lt;authors&gt;&lt;author&gt;Liu, Qing&lt;/author&gt;&lt;author&gt;Duan, Zhong Ping&lt;/author&gt;&lt;author&gt;Ha, Da Kang&lt;/author&gt;&lt;author&gt;Bengmark, Stig&lt;/author&gt;&lt;author&gt;Kurtovic, Jelica&lt;/author&gt;&lt;author&gt;Riordan, Stephen M.&lt;/author&gt;&lt;/authors&gt;&lt;/contributors&gt;&lt;titles&gt;&lt;title&gt;Synbiotic modulation of gut flora: Effect on minimal hepatic encephalopathy in patients with cirrhosis&lt;/title&gt;&lt;secondary-title&gt;Hepatology&lt;/secondary-title&gt;&lt;/titles&gt;&lt;periodical&gt;&lt;full-title&gt;Hepatology&lt;/full-title&gt;&lt;/periodical&gt;&lt;pages&gt;1441-1449&lt;/pages&gt;&lt;volume&gt;39&lt;/volume&gt;&lt;number&gt;5&lt;/number&gt;&lt;dates&gt;&lt;year&gt;2004&lt;/year&gt;&lt;pub-dates&gt;&lt;date&gt;2004/05/01&lt;/date&gt;&lt;/pub-dates&gt;&lt;/dates&gt;&lt;publisher&gt;John Wiley &amp;amp; Sons, Ltd&lt;/publisher&gt;&lt;isbn&gt;0270-9139&lt;/isbn&gt;&lt;work-type&gt;https://doi.org/10.1002/hep.20194&lt;/work-type&gt;&lt;urls&gt;&lt;related-urls&gt;&lt;url&gt;https://doi.org/10.1002/hep.20194&lt;/url&gt;&lt;/related-urls&gt;&lt;/urls&gt;&lt;electronic-resource-num&gt;https://doi.org/10.1002/hep.20194&lt;/electronic-resource-num&gt;&lt;access-date&gt;2022/08/23&lt;/access-date&gt;&lt;/record&gt;&lt;/Cite&gt;&lt;/EndNote&gt;</w:instrText>
            </w:r>
            <w:r w:rsidRPr="00E376D6">
              <w:rPr>
                <w:rFonts w:ascii="Book Antiqua" w:hAnsi="Book Antiqua"/>
              </w:rPr>
              <w:fldChar w:fldCharType="separate"/>
            </w:r>
            <w:r w:rsidRPr="00E376D6">
              <w:rPr>
                <w:rFonts w:ascii="Book Antiqua" w:hAnsi="Book Antiqua" w:cs="Times New Roman"/>
                <w:noProof/>
                <w:vertAlign w:val="superscript"/>
              </w:rPr>
              <w:t>[76]</w:t>
            </w:r>
            <w:r w:rsidRPr="00E376D6">
              <w:rPr>
                <w:rFonts w:ascii="Book Antiqua" w:hAnsi="Book Antiqua"/>
              </w:rPr>
              <w:fldChar w:fldCharType="end"/>
            </w:r>
          </w:p>
        </w:tc>
        <w:tc>
          <w:tcPr>
            <w:tcW w:w="1701" w:type="dxa"/>
            <w:vAlign w:val="center"/>
          </w:tcPr>
          <w:p w14:paraId="7E5F661A" w14:textId="066275F4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Controlled</w:t>
            </w:r>
            <w:r w:rsidR="00E376D6">
              <w:rPr>
                <w:rFonts w:ascii="Book Antiqua" w:hAnsi="Book Antiqua" w:cs="Times New Roman" w:hint="eastAsia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clinical trial</w:t>
            </w:r>
          </w:p>
        </w:tc>
        <w:tc>
          <w:tcPr>
            <w:tcW w:w="1679" w:type="dxa"/>
            <w:vAlign w:val="center"/>
          </w:tcPr>
          <w:p w14:paraId="48033888" w14:textId="3C1DC2EE" w:rsidR="00F45A4F" w:rsidRPr="001F4892" w:rsidRDefault="00E376D6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proofErr w:type="spellStart"/>
            <w:r>
              <w:rPr>
                <w:rFonts w:ascii="Book Antiqua" w:hAnsi="Book Antiqua" w:cs="Times New Roman"/>
              </w:rPr>
              <w:t>S</w:t>
            </w:r>
            <w:r w:rsidR="00F45A4F" w:rsidRPr="001F4892">
              <w:rPr>
                <w:rFonts w:ascii="Book Antiqua" w:hAnsi="Book Antiqua" w:cs="Times New Roman"/>
              </w:rPr>
              <w:t>ynbiotic</w:t>
            </w:r>
            <w:proofErr w:type="spellEnd"/>
            <w:r w:rsidR="00F45A4F" w:rsidRPr="001F4892">
              <w:rPr>
                <w:rFonts w:ascii="Book Antiqua" w:hAnsi="Book Antiqua" w:cs="Times New Roman"/>
              </w:rPr>
              <w:t xml:space="preserve">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 w:rsidR="00F45A4F" w:rsidRPr="001F4892">
              <w:rPr>
                <w:rFonts w:ascii="Book Antiqua" w:hAnsi="Book Antiqua" w:cs="Times New Roman"/>
              </w:rPr>
              <w:t xml:space="preserve"> = 20)</w:t>
            </w:r>
            <w:r>
              <w:rPr>
                <w:rFonts w:ascii="Book Antiqua" w:hAnsi="Book Antiqua" w:cs="Times New Roman" w:hint="eastAsia"/>
              </w:rPr>
              <w:t>,</w:t>
            </w:r>
            <w:r>
              <w:rPr>
                <w:rFonts w:ascii="Book Antiqua" w:hAnsi="Book Antiqua" w:cs="Times New Roman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fermentable fiber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 w:rsidR="00F45A4F" w:rsidRPr="001F4892">
              <w:rPr>
                <w:rFonts w:ascii="Book Antiqua" w:hAnsi="Book Antiqua" w:cs="Times New Roman"/>
              </w:rPr>
              <w:t xml:space="preserve"> = 20),</w:t>
            </w:r>
            <w:r>
              <w:rPr>
                <w:rFonts w:ascii="Book Antiqua" w:hAnsi="Book Antiqua" w:cs="Times New Roman" w:hint="eastAsia"/>
              </w:rPr>
              <w:t xml:space="preserve"> </w:t>
            </w:r>
            <w:r w:rsidR="00F45A4F" w:rsidRPr="001F4892">
              <w:rPr>
                <w:rFonts w:ascii="Book Antiqua" w:hAnsi="Book Antiqua" w:cs="Times New Roman"/>
              </w:rPr>
              <w:t>placebo (</w:t>
            </w:r>
            <w:r w:rsidR="00F45A4F" w:rsidRPr="00E376D6">
              <w:rPr>
                <w:rFonts w:ascii="Book Antiqua" w:hAnsi="Book Antiqua" w:cs="Times New Roman"/>
                <w:i/>
                <w:iCs/>
              </w:rPr>
              <w:t>n</w:t>
            </w:r>
            <w:r w:rsidR="00F45A4F" w:rsidRPr="001F4892">
              <w:rPr>
                <w:rFonts w:ascii="Book Antiqua" w:hAnsi="Book Antiqua" w:cs="Times New Roman"/>
              </w:rPr>
              <w:t xml:space="preserve"> = 15)</w:t>
            </w:r>
          </w:p>
        </w:tc>
        <w:tc>
          <w:tcPr>
            <w:tcW w:w="1298" w:type="dxa"/>
            <w:vAlign w:val="center"/>
          </w:tcPr>
          <w:p w14:paraId="3E9CA348" w14:textId="0DB9871A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30 d</w:t>
            </w:r>
          </w:p>
        </w:tc>
        <w:tc>
          <w:tcPr>
            <w:tcW w:w="1134" w:type="dxa"/>
            <w:vAlign w:val="center"/>
          </w:tcPr>
          <w:p w14:paraId="1A30CDE3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tool</w:t>
            </w:r>
          </w:p>
        </w:tc>
        <w:tc>
          <w:tcPr>
            <w:tcW w:w="1559" w:type="dxa"/>
            <w:vAlign w:val="center"/>
          </w:tcPr>
          <w:p w14:paraId="5D5730F0" w14:textId="77777777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  <w:spacing w:val="-6"/>
              </w:rPr>
              <w:t>Stool quantitative</w:t>
            </w:r>
            <w:r w:rsidRPr="001F4892">
              <w:rPr>
                <w:rFonts w:ascii="Book Antiqua" w:hAnsi="Book Antiqua" w:cs="Times New Roman"/>
              </w:rPr>
              <w:t xml:space="preserve"> bacteriological culture</w:t>
            </w:r>
          </w:p>
        </w:tc>
        <w:tc>
          <w:tcPr>
            <w:tcW w:w="3260" w:type="dxa"/>
            <w:vAlign w:val="center"/>
          </w:tcPr>
          <w:p w14:paraId="74FD5F38" w14:textId="282CFF2D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Significant increase in non-urease-producing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  <w:i/>
                <w:iCs/>
              </w:rPr>
              <w:t>Lactobacillus</w:t>
            </w:r>
            <w:r w:rsidR="00E376D6">
              <w:rPr>
                <w:rFonts w:ascii="Book Antiqua" w:hAnsi="Book Antiqua" w:cs="Times New Roman"/>
              </w:rPr>
              <w:t xml:space="preserve"> </w:t>
            </w:r>
            <w:r w:rsidRPr="001F4892">
              <w:rPr>
                <w:rFonts w:ascii="Book Antiqua" w:hAnsi="Book Antiqua" w:cs="Times New Roman"/>
              </w:rPr>
              <w:t>species</w:t>
            </w:r>
          </w:p>
        </w:tc>
        <w:tc>
          <w:tcPr>
            <w:tcW w:w="2032" w:type="dxa"/>
            <w:vAlign w:val="center"/>
          </w:tcPr>
          <w:p w14:paraId="373AE719" w14:textId="61463724" w:rsidR="00F45A4F" w:rsidRPr="001F4892" w:rsidRDefault="00F45A4F" w:rsidP="00FC1256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Times New Roman"/>
              </w:rPr>
            </w:pPr>
            <w:r w:rsidRPr="001F4892">
              <w:rPr>
                <w:rFonts w:ascii="Book Antiqua" w:hAnsi="Book Antiqua" w:cs="Times New Roman"/>
              </w:rPr>
              <w:t>Reduced ammonia and endotoxemia levels, reversal in 50% of MHE patients</w:t>
            </w:r>
          </w:p>
        </w:tc>
      </w:tr>
    </w:tbl>
    <w:bookmarkEnd w:id="4"/>
    <w:p w14:paraId="48AF3CF1" w14:textId="7AE749EF" w:rsidR="00A77B3E" w:rsidRPr="00A17D52" w:rsidRDefault="00F45A4F">
      <w:pPr>
        <w:spacing w:line="360" w:lineRule="auto"/>
        <w:jc w:val="both"/>
        <w:rPr>
          <w:b/>
          <w:bCs/>
        </w:rPr>
      </w:pPr>
      <w:r w:rsidRPr="001F4892">
        <w:rPr>
          <w:rFonts w:ascii="Book Antiqua" w:hAnsi="Book Antiqua"/>
        </w:rPr>
        <w:t xml:space="preserve">GC/LC-MS: </w:t>
      </w:r>
      <w:r w:rsidR="00E376D6">
        <w:rPr>
          <w:rFonts w:ascii="Book Antiqua" w:hAnsi="Book Antiqua"/>
        </w:rPr>
        <w:t>G</w:t>
      </w:r>
      <w:r w:rsidRPr="001F4892">
        <w:rPr>
          <w:rFonts w:ascii="Book Antiqua" w:hAnsi="Book Antiqua"/>
        </w:rPr>
        <w:t>as chromatography/liquid chromatography-mass spectrometry</w:t>
      </w:r>
      <w:r w:rsidR="00585842">
        <w:rPr>
          <w:rFonts w:ascii="Book Antiqua" w:hAnsi="Book Antiqua"/>
        </w:rPr>
        <w:t xml:space="preserve">; </w:t>
      </w:r>
      <w:r w:rsidR="00585842">
        <w:rPr>
          <w:rFonts w:ascii="Book Antiqua" w:eastAsia="Book Antiqua" w:hAnsi="Book Antiqua" w:cs="Book Antiqua"/>
          <w:color w:val="000000"/>
        </w:rPr>
        <w:t>TNF-α: Tumor necrosis factor-alpha; MHE: Minimal hepatic encephalopathy.</w:t>
      </w:r>
    </w:p>
    <w:sectPr w:rsidR="00A77B3E" w:rsidRPr="00A17D52" w:rsidSect="00F45A4F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8D6A9A" w14:textId="77777777" w:rsidR="00C56940" w:rsidRDefault="00C56940" w:rsidP="000A63E5">
      <w:r>
        <w:separator/>
      </w:r>
    </w:p>
  </w:endnote>
  <w:endnote w:type="continuationSeparator" w:id="0">
    <w:p w14:paraId="2EEE7BDD" w14:textId="77777777" w:rsidR="00C56940" w:rsidRDefault="00C56940" w:rsidP="000A63E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 Antiqua">
    <w:altName w:val="Segoe Print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24091082"/>
      <w:docPartObj>
        <w:docPartGallery w:val="Page Numbers (Bottom of Page)"/>
        <w:docPartUnique/>
      </w:docPartObj>
    </w:sdtPr>
    <w:sdtContent>
      <w:sdt>
        <w:sdtPr>
          <w:id w:val="-1769616900"/>
          <w:docPartObj>
            <w:docPartGallery w:val="Page Numbers (Top of Page)"/>
            <w:docPartUnique/>
          </w:docPartObj>
        </w:sdtPr>
        <w:sdtContent>
          <w:p w14:paraId="635477C5" w14:textId="68BB5770" w:rsidR="000A63E5" w:rsidRDefault="000A63E5">
            <w:pPr>
              <w:pStyle w:val="Footer"/>
              <w:jc w:val="right"/>
            </w:pPr>
            <w:r>
              <w:rPr>
                <w:lang w:val="zh-CN" w:eastAsia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 w:eastAsia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 w:eastAsia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4597081F" w14:textId="77777777" w:rsidR="000A63E5" w:rsidRDefault="000A63E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4420E3" w14:textId="77777777" w:rsidR="00C56940" w:rsidRDefault="00C56940" w:rsidP="000A63E5">
      <w:r>
        <w:separator/>
      </w:r>
    </w:p>
  </w:footnote>
  <w:footnote w:type="continuationSeparator" w:id="0">
    <w:p w14:paraId="4CC69AD5" w14:textId="77777777" w:rsidR="00C56940" w:rsidRDefault="00C56940" w:rsidP="000A63E5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 Ma">
    <w15:presenceInfo w15:providerId="Windows Live" w15:userId="370ff676100345d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trackRevisions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7B3E"/>
    <w:rsid w:val="000264FB"/>
    <w:rsid w:val="0008446F"/>
    <w:rsid w:val="000A63E5"/>
    <w:rsid w:val="000C2B1A"/>
    <w:rsid w:val="0019646D"/>
    <w:rsid w:val="001A7323"/>
    <w:rsid w:val="00267BA8"/>
    <w:rsid w:val="002B3AB1"/>
    <w:rsid w:val="002F4088"/>
    <w:rsid w:val="00346F87"/>
    <w:rsid w:val="0057398B"/>
    <w:rsid w:val="00573C43"/>
    <w:rsid w:val="00585842"/>
    <w:rsid w:val="005A3F54"/>
    <w:rsid w:val="005D53E0"/>
    <w:rsid w:val="00643AD8"/>
    <w:rsid w:val="00696955"/>
    <w:rsid w:val="006D2C09"/>
    <w:rsid w:val="006E0C7E"/>
    <w:rsid w:val="007D079B"/>
    <w:rsid w:val="00802320"/>
    <w:rsid w:val="00846BFE"/>
    <w:rsid w:val="00946FE4"/>
    <w:rsid w:val="009A1556"/>
    <w:rsid w:val="00A0232B"/>
    <w:rsid w:val="00A17D52"/>
    <w:rsid w:val="00A77B3E"/>
    <w:rsid w:val="00B42513"/>
    <w:rsid w:val="00BA35A6"/>
    <w:rsid w:val="00BB25BE"/>
    <w:rsid w:val="00BC706B"/>
    <w:rsid w:val="00C00659"/>
    <w:rsid w:val="00C56940"/>
    <w:rsid w:val="00CA2A55"/>
    <w:rsid w:val="00CC32C1"/>
    <w:rsid w:val="00CC6F71"/>
    <w:rsid w:val="00CD49E7"/>
    <w:rsid w:val="00D10360"/>
    <w:rsid w:val="00DE455D"/>
    <w:rsid w:val="00DF610B"/>
    <w:rsid w:val="00E376D6"/>
    <w:rsid w:val="00EC197A"/>
    <w:rsid w:val="00ED035F"/>
    <w:rsid w:val="00F45A4F"/>
    <w:rsid w:val="00F875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B4DE67D"/>
  <w15:docId w15:val="{25B590F2-005A-40C8-A4E2-399B3C7D9C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267BA8"/>
    <w:pPr>
      <w:spacing w:before="100" w:beforeAutospacing="1" w:after="100" w:afterAutospacing="1"/>
    </w:pPr>
    <w:rPr>
      <w:rFonts w:ascii="SimSun" w:eastAsia="SimSun" w:hAnsi="SimSun" w:cs="SimSun"/>
      <w:lang w:eastAsia="zh-CN"/>
    </w:rPr>
  </w:style>
  <w:style w:type="character" w:customStyle="1" w:styleId="apple-converted-space">
    <w:name w:val="apple-converted-space"/>
    <w:basedOn w:val="DefaultParagraphFont"/>
    <w:rsid w:val="00267BA8"/>
  </w:style>
  <w:style w:type="table" w:styleId="TableGrid">
    <w:name w:val="Table Grid"/>
    <w:basedOn w:val="TableNormal"/>
    <w:uiPriority w:val="39"/>
    <w:rsid w:val="00F45A4F"/>
    <w:rPr>
      <w:rFonts w:asciiTheme="minorHAnsi" w:hAnsiTheme="minorHAnsi" w:cstheme="minorBidi"/>
      <w:kern w:val="2"/>
      <w:sz w:val="21"/>
      <w:szCs w:val="22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F45A4F"/>
    <w:rPr>
      <w:i/>
      <w:iCs/>
    </w:rPr>
  </w:style>
  <w:style w:type="paragraph" w:styleId="Header">
    <w:name w:val="header"/>
    <w:basedOn w:val="Normal"/>
    <w:link w:val="HeaderChar"/>
    <w:unhideWhenUsed/>
    <w:rsid w:val="000A63E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0A63E5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A63E5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A63E5"/>
    <w:rPr>
      <w:sz w:val="18"/>
      <w:szCs w:val="18"/>
    </w:rPr>
  </w:style>
  <w:style w:type="paragraph" w:styleId="Revision">
    <w:name w:val="Revision"/>
    <w:hidden/>
    <w:uiPriority w:val="99"/>
    <w:semiHidden/>
    <w:rsid w:val="005D53E0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3986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microsoft.com/office/2011/relationships/people" Target="people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7</Pages>
  <Words>10558</Words>
  <Characters>60185</Characters>
  <Application>Microsoft Office Word</Application>
  <DocSecurity>0</DocSecurity>
  <Lines>501</Lines>
  <Paragraphs>1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6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Li Ma</cp:lastModifiedBy>
  <cp:revision>3</cp:revision>
  <dcterms:created xsi:type="dcterms:W3CDTF">2022-12-14T14:31:00Z</dcterms:created>
  <dcterms:modified xsi:type="dcterms:W3CDTF">2022-12-14T14:33:00Z</dcterms:modified>
</cp:coreProperties>
</file>